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4835"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58"/>
        <w:gridCol w:w="1756"/>
        <w:gridCol w:w="2681"/>
        <w:gridCol w:w="9285"/>
      </w:tblGrid>
      <w:tr w:rsidR="006D0396" w:rsidRPr="008A48A4" w14:paraId="3DD29E28" w14:textId="711C888F" w:rsidTr="006D0396">
        <w:tc>
          <w:tcPr>
            <w:tcW w:w="389" w:type="pct"/>
          </w:tcPr>
          <w:p w14:paraId="1FB79D51" w14:textId="5320150A" w:rsidR="006D0396" w:rsidRPr="008A48A4" w:rsidRDefault="006D0396" w:rsidP="0074076B">
            <w:pPr>
              <w:rPr>
                <w:rFonts w:asciiTheme="minorHAnsi" w:hAnsiTheme="minorHAnsi" w:cstheme="minorHAnsi"/>
                <w:b/>
                <w:bCs/>
                <w:sz w:val="18"/>
                <w:szCs w:val="18"/>
              </w:rPr>
            </w:pPr>
          </w:p>
        </w:tc>
        <w:tc>
          <w:tcPr>
            <w:tcW w:w="590" w:type="pct"/>
          </w:tcPr>
          <w:p w14:paraId="621AEBBD" w14:textId="2CC42E29" w:rsidR="006D0396" w:rsidRPr="008A48A4" w:rsidRDefault="006D0396"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901" w:type="pct"/>
          </w:tcPr>
          <w:p w14:paraId="1A3F85E1" w14:textId="0E53F2D3" w:rsidR="006D0396" w:rsidRPr="008A48A4" w:rsidRDefault="006D0396"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3119" w:type="pct"/>
          </w:tcPr>
          <w:p w14:paraId="1A3344D5" w14:textId="1A0FF663" w:rsidR="006D0396" w:rsidRPr="008A48A4" w:rsidRDefault="006D0396"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r>
      <w:tr w:rsidR="006D0396" w:rsidRPr="008A48A4" w14:paraId="69DBCE87" w14:textId="6889C100" w:rsidTr="006D0396">
        <w:tc>
          <w:tcPr>
            <w:tcW w:w="389" w:type="pct"/>
          </w:tcPr>
          <w:p w14:paraId="546A7C48" w14:textId="45439F9E" w:rsidR="006D0396" w:rsidRPr="008A48A4" w:rsidRDefault="006D0396"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590" w:type="pct"/>
          </w:tcPr>
          <w:p w14:paraId="142EB40B" w14:textId="6592AD2A" w:rsidR="006D0396" w:rsidRPr="008A48A4"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Maternal ZIKV infection</w:t>
            </w:r>
          </w:p>
        </w:tc>
        <w:tc>
          <w:tcPr>
            <w:tcW w:w="901" w:type="pct"/>
          </w:tcPr>
          <w:p w14:paraId="5EBDD453" w14:textId="5491E44E" w:rsidR="006D0396" w:rsidRPr="008A48A4" w:rsidRDefault="006D0396" w:rsidP="00E14894">
            <w:pPr>
              <w:rPr>
                <w:rFonts w:asciiTheme="minorHAnsi" w:hAnsiTheme="minorHAnsi" w:cstheme="minorHAnsi"/>
                <w:sz w:val="18"/>
                <w:szCs w:val="18"/>
              </w:rPr>
            </w:pPr>
            <w:proofErr w:type="spellStart"/>
            <w:r w:rsidRPr="008A48A4">
              <w:rPr>
                <w:rFonts w:asciiTheme="minorHAnsi" w:hAnsiTheme="minorHAnsi" w:cstheme="minorHAnsi"/>
                <w:sz w:val="18"/>
                <w:szCs w:val="18"/>
              </w:rPr>
              <w:t>zikv_preg</w:t>
            </w:r>
            <w:proofErr w:type="spellEnd"/>
          </w:p>
        </w:tc>
        <w:tc>
          <w:tcPr>
            <w:tcW w:w="3119" w:type="pct"/>
          </w:tcPr>
          <w:p w14:paraId="62BBBFE2" w14:textId="77777777" w:rsidR="006D0396" w:rsidRPr="008A48A4" w:rsidRDefault="006D0396" w:rsidP="00E14894">
            <w:pPr>
              <w:rPr>
                <w:rFonts w:asciiTheme="minorHAnsi" w:hAnsiTheme="minorHAnsi" w:cstheme="minorHAnsi"/>
                <w:sz w:val="18"/>
                <w:szCs w:val="18"/>
              </w:rPr>
            </w:pPr>
            <w:r w:rsidRPr="008A48A4">
              <w:rPr>
                <w:rFonts w:asciiTheme="minorHAnsi" w:hAnsiTheme="minorHAnsi" w:cstheme="minorHAnsi"/>
                <w:sz w:val="18"/>
                <w:szCs w:val="18"/>
              </w:rPr>
              <w:t xml:space="preserve">Was pregnant woman diagnosed with ZIKV during this pregnancy using any criteria (clinical or laboratory diagnosis or </w:t>
            </w:r>
            <w:proofErr w:type="spellStart"/>
            <w:r w:rsidRPr="008A48A4">
              <w:rPr>
                <w:rFonts w:asciiTheme="minorHAnsi" w:hAnsiTheme="minorHAnsi" w:cstheme="minorHAnsi"/>
                <w:sz w:val="18"/>
                <w:szCs w:val="18"/>
              </w:rPr>
              <w:t>self report</w:t>
            </w:r>
            <w:proofErr w:type="spellEnd"/>
            <w:r w:rsidRPr="008A48A4">
              <w:rPr>
                <w:rFonts w:asciiTheme="minorHAnsi" w:hAnsiTheme="minorHAnsi" w:cstheme="minorHAnsi"/>
                <w:sz w:val="18"/>
                <w:szCs w:val="18"/>
              </w:rPr>
              <w:t>) as defined by the study?</w:t>
            </w:r>
          </w:p>
          <w:p w14:paraId="33875530" w14:textId="7B56D17D" w:rsidR="006D0396" w:rsidRPr="008A48A4" w:rsidRDefault="006D0396"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tc>
      </w:tr>
      <w:tr w:rsidR="006D0396" w:rsidRPr="008A48A4" w14:paraId="37FFF797" w14:textId="238464CA" w:rsidTr="006D0396">
        <w:tc>
          <w:tcPr>
            <w:tcW w:w="389" w:type="pct"/>
          </w:tcPr>
          <w:p w14:paraId="540A3EF8" w14:textId="77777777" w:rsidR="006D0396" w:rsidRPr="008A48A4" w:rsidRDefault="006D0396" w:rsidP="00E14894">
            <w:pPr>
              <w:rPr>
                <w:rFonts w:asciiTheme="minorHAnsi" w:hAnsiTheme="minorHAnsi" w:cstheme="minorHAnsi"/>
                <w:sz w:val="18"/>
                <w:szCs w:val="18"/>
              </w:rPr>
            </w:pPr>
          </w:p>
        </w:tc>
        <w:tc>
          <w:tcPr>
            <w:tcW w:w="590" w:type="pct"/>
          </w:tcPr>
          <w:p w14:paraId="281E9327" w14:textId="6873B393" w:rsidR="006D0396" w:rsidRPr="008A48A4"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901" w:type="pct"/>
          </w:tcPr>
          <w:p w14:paraId="1A23C452" w14:textId="1A7A8DE4" w:rsidR="006D0396" w:rsidRPr="008A48A4" w:rsidRDefault="006D0396" w:rsidP="00E14894">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fet_zikv</w:t>
            </w:r>
            <w:proofErr w:type="spellEnd"/>
          </w:p>
        </w:tc>
        <w:tc>
          <w:tcPr>
            <w:tcW w:w="3119" w:type="pct"/>
          </w:tcPr>
          <w:p w14:paraId="1D344BAC" w14:textId="77777777" w:rsidR="006D0396" w:rsidRPr="008A48A4"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4FAB935" w14:textId="77777777" w:rsidR="006D0396"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w:t>
            </w:r>
          </w:p>
          <w:p w14:paraId="4392F2FA" w14:textId="3C706DC7" w:rsidR="006D0396" w:rsidRPr="008A48A4" w:rsidRDefault="006D0396" w:rsidP="00E14894">
            <w:pPr>
              <w:contextualSpacing/>
              <w:rPr>
                <w:rFonts w:asciiTheme="minorHAnsi" w:hAnsiTheme="minorHAnsi" w:cstheme="minorHAnsi"/>
                <w:sz w:val="18"/>
                <w:szCs w:val="18"/>
              </w:rPr>
            </w:pPr>
            <w:r>
              <w:rPr>
                <w:rFonts w:asciiTheme="minorHAnsi" w:hAnsiTheme="minorHAnsi" w:cstheme="minorHAnsi"/>
                <w:sz w:val="18"/>
                <w:szCs w:val="18"/>
              </w:rPr>
              <w:t>Note: we will only use this variant of the variable.</w:t>
            </w:r>
          </w:p>
        </w:tc>
      </w:tr>
      <w:tr w:rsidR="006D0396" w:rsidRPr="008A48A4" w14:paraId="77698E47" w14:textId="195A4ED6" w:rsidTr="006D0396">
        <w:tc>
          <w:tcPr>
            <w:tcW w:w="389" w:type="pct"/>
          </w:tcPr>
          <w:p w14:paraId="71CA2D13" w14:textId="77777777" w:rsidR="006D0396" w:rsidRPr="008A48A4" w:rsidRDefault="006D0396"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590" w:type="pct"/>
          </w:tcPr>
          <w:p w14:paraId="74302E35" w14:textId="77777777" w:rsidR="006D0396" w:rsidRPr="008A48A4"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t>
            </w:r>
            <w:proofErr w:type="spellStart"/>
            <w:r w:rsidRPr="008A48A4">
              <w:rPr>
                <w:rFonts w:asciiTheme="minorHAnsi" w:hAnsiTheme="minorHAnsi" w:cstheme="minorHAnsi"/>
                <w:sz w:val="18"/>
                <w:szCs w:val="18"/>
              </w:rPr>
              <w:t>weeks</w:t>
            </w:r>
            <w:proofErr w:type="spellEnd"/>
            <w:r w:rsidRPr="008A48A4">
              <w:rPr>
                <w:rFonts w:asciiTheme="minorHAnsi" w:hAnsiTheme="minorHAnsi" w:cstheme="minorHAnsi"/>
                <w:sz w:val="18"/>
                <w:szCs w:val="18"/>
              </w:rPr>
              <w:t xml:space="preserve"> gestation) </w:t>
            </w:r>
          </w:p>
        </w:tc>
        <w:tc>
          <w:tcPr>
            <w:tcW w:w="901" w:type="pct"/>
          </w:tcPr>
          <w:p w14:paraId="5392E317" w14:textId="6B5D4A6B" w:rsidR="006D0396" w:rsidRPr="008A48A4"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3119" w:type="pct"/>
          </w:tcPr>
          <w:p w14:paraId="4BFAE9DE" w14:textId="77777777" w:rsidR="006D0396" w:rsidRPr="008A48A4"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6D0396" w:rsidRPr="008A48A4"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6D0396" w:rsidRPr="008A48A4" w14:paraId="1A208071" w14:textId="658CBF95" w:rsidTr="006D0396">
        <w:tc>
          <w:tcPr>
            <w:tcW w:w="389" w:type="pct"/>
          </w:tcPr>
          <w:p w14:paraId="52BFA743" w14:textId="77777777" w:rsidR="006D0396" w:rsidRPr="008A48A4" w:rsidRDefault="006D0396" w:rsidP="00E14894">
            <w:pPr>
              <w:rPr>
                <w:rFonts w:asciiTheme="minorHAnsi" w:hAnsiTheme="minorHAnsi" w:cstheme="minorHAnsi"/>
                <w:sz w:val="18"/>
                <w:szCs w:val="18"/>
              </w:rPr>
            </w:pPr>
          </w:p>
        </w:tc>
        <w:tc>
          <w:tcPr>
            <w:tcW w:w="590" w:type="pct"/>
          </w:tcPr>
          <w:p w14:paraId="1D809866" w14:textId="77777777" w:rsidR="006D0396" w:rsidRPr="008A48A4" w:rsidRDefault="006D0396" w:rsidP="00E14894">
            <w:pPr>
              <w:contextualSpacing/>
              <w:rPr>
                <w:rFonts w:asciiTheme="minorHAnsi" w:hAnsiTheme="minorHAnsi" w:cstheme="minorHAnsi"/>
                <w:sz w:val="18"/>
                <w:szCs w:val="18"/>
              </w:rPr>
            </w:pPr>
          </w:p>
        </w:tc>
        <w:tc>
          <w:tcPr>
            <w:tcW w:w="901" w:type="pct"/>
          </w:tcPr>
          <w:p w14:paraId="69633979" w14:textId="6EDF16F0" w:rsidR="006D0396" w:rsidRPr="008A48A4" w:rsidRDefault="006D0396"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3119" w:type="pct"/>
          </w:tcPr>
          <w:p w14:paraId="61F21D90" w14:textId="77777777" w:rsidR="006D0396" w:rsidRPr="008A48A4"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6D0396" w:rsidRPr="008A48A4" w:rsidRDefault="006D0396"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r>
      <w:tr w:rsidR="006D0396" w:rsidRPr="008A48A4" w14:paraId="71C94FC9" w14:textId="57E9AC35" w:rsidTr="006D0396">
        <w:tc>
          <w:tcPr>
            <w:tcW w:w="389" w:type="pct"/>
          </w:tcPr>
          <w:p w14:paraId="44BFA178" w14:textId="77777777" w:rsidR="006D0396" w:rsidRPr="008A48A4" w:rsidRDefault="006D0396" w:rsidP="00C1731F">
            <w:pPr>
              <w:rPr>
                <w:rFonts w:asciiTheme="minorHAnsi" w:hAnsiTheme="minorHAnsi" w:cstheme="minorHAnsi"/>
                <w:sz w:val="18"/>
                <w:szCs w:val="18"/>
              </w:rPr>
            </w:pPr>
          </w:p>
        </w:tc>
        <w:tc>
          <w:tcPr>
            <w:tcW w:w="590" w:type="pct"/>
          </w:tcPr>
          <w:p w14:paraId="06A2585B" w14:textId="77777777" w:rsidR="006D0396" w:rsidRPr="008A48A4" w:rsidRDefault="006D0396" w:rsidP="00C1731F">
            <w:pPr>
              <w:contextualSpacing/>
              <w:rPr>
                <w:rFonts w:asciiTheme="minorHAnsi" w:hAnsiTheme="minorHAnsi" w:cstheme="minorHAnsi"/>
                <w:sz w:val="18"/>
                <w:szCs w:val="18"/>
              </w:rPr>
            </w:pPr>
          </w:p>
        </w:tc>
        <w:tc>
          <w:tcPr>
            <w:tcW w:w="901" w:type="pct"/>
          </w:tcPr>
          <w:p w14:paraId="09B4A837" w14:textId="7F61DFA6" w:rsidR="006D0396" w:rsidRDefault="006D0396" w:rsidP="00C1731F">
            <w:pPr>
              <w:contextualSpacing/>
              <w:rPr>
                <w:rFonts w:asciiTheme="minorHAnsi" w:hAnsiTheme="minorHAnsi" w:cstheme="minorHAnsi"/>
                <w:sz w:val="18"/>
                <w:szCs w:val="18"/>
              </w:rPr>
            </w:pPr>
            <w:bookmarkStart w:id="0" w:name="_Hlk71556506"/>
            <w:proofErr w:type="spellStart"/>
            <w:r w:rsidRPr="00D740B8">
              <w:rPr>
                <w:rFonts w:asciiTheme="minorHAnsi" w:hAnsiTheme="minorHAnsi" w:cstheme="minorHAnsi"/>
                <w:sz w:val="18"/>
                <w:szCs w:val="18"/>
              </w:rPr>
              <w:t>loss_etiology</w:t>
            </w:r>
            <w:bookmarkEnd w:id="0"/>
            <w:proofErr w:type="spellEnd"/>
            <w:r>
              <w:rPr>
                <w:rFonts w:asciiTheme="minorHAnsi" w:hAnsiTheme="minorHAnsi" w:cstheme="minorHAnsi"/>
                <w:sz w:val="18"/>
                <w:szCs w:val="18"/>
              </w:rPr>
              <w:t xml:space="preserve"> (passive imputation)</w:t>
            </w:r>
          </w:p>
          <w:p w14:paraId="6753CD29" w14:textId="77777777" w:rsidR="006D0396" w:rsidRDefault="006D0396" w:rsidP="00C1731F">
            <w:pPr>
              <w:contextualSpacing/>
              <w:rPr>
                <w:rFonts w:asciiTheme="minorHAnsi" w:hAnsiTheme="minorHAnsi" w:cstheme="minorHAnsi"/>
                <w:sz w:val="18"/>
                <w:szCs w:val="18"/>
              </w:rPr>
            </w:pPr>
          </w:p>
          <w:p w14:paraId="7A5C026B" w14:textId="77777777" w:rsidR="006D0396" w:rsidRDefault="006D0396"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393ED1E" w:rsidR="006D0396" w:rsidRDefault="006D0396"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gt; miscarriage=0</w:t>
            </w:r>
          </w:p>
          <w:p w14:paraId="6349690F" w14:textId="77777777" w:rsidR="006D0396" w:rsidRDefault="006D0396" w:rsidP="00C1731F">
            <w:pPr>
              <w:contextualSpacing/>
              <w:rPr>
                <w:rFonts w:asciiTheme="minorHAnsi" w:hAnsiTheme="minorHAnsi" w:cstheme="minorHAnsi"/>
                <w:sz w:val="18"/>
                <w:szCs w:val="18"/>
              </w:rPr>
            </w:pPr>
          </w:p>
          <w:p w14:paraId="1D2453C8" w14:textId="24199C8B" w:rsidR="006D0396" w:rsidRPr="00174FB0" w:rsidRDefault="006D0396" w:rsidP="00CA0631">
            <w:pPr>
              <w:contextualSpacing/>
              <w:rPr>
                <w:rFonts w:asciiTheme="minorHAnsi" w:hAnsiTheme="minorHAnsi" w:cstheme="minorHAnsi"/>
                <w:sz w:val="18"/>
                <w:szCs w:val="18"/>
              </w:rPr>
            </w:pPr>
          </w:p>
        </w:tc>
        <w:tc>
          <w:tcPr>
            <w:tcW w:w="3119" w:type="pct"/>
          </w:tcPr>
          <w:p w14:paraId="7F70250A" w14:textId="6D3BD22E" w:rsidR="006D0396" w:rsidRDefault="006D0396"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19588714" w14:textId="77777777" w:rsidR="006D0396" w:rsidRPr="00174FB0" w:rsidRDefault="006D0396"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7442C9F4" w14:textId="77777777" w:rsidR="006D0396" w:rsidRPr="00174FB0" w:rsidRDefault="006D0396"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414A7E9E" w14:textId="77777777" w:rsidR="006D0396" w:rsidRPr="00174FB0" w:rsidRDefault="006D0396"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61E8394E" w14:textId="77777777" w:rsidR="006D0396" w:rsidRPr="00174FB0" w:rsidRDefault="006D0396"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24EB513C" w14:textId="77777777" w:rsidR="006D0396" w:rsidRPr="00174FB0" w:rsidRDefault="006D0396"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729833D9" w14:textId="77777777" w:rsidR="006D0396" w:rsidRPr="00174FB0" w:rsidRDefault="006D0396"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520D87A3" w14:textId="77777777" w:rsidR="006D0396" w:rsidRDefault="006D0396"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p w14:paraId="15AEE664" w14:textId="1BC7B9AE" w:rsidR="006D0396" w:rsidRPr="008A48A4" w:rsidRDefault="006D0396" w:rsidP="00174FB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e: we cannot use 2 or 3 for passive imputation.</w:t>
            </w:r>
          </w:p>
        </w:tc>
      </w:tr>
      <w:tr w:rsidR="006D0396" w:rsidRPr="008A48A4" w14:paraId="519FEE84" w14:textId="6AAC41EB" w:rsidTr="006D0396">
        <w:tc>
          <w:tcPr>
            <w:tcW w:w="389" w:type="pct"/>
          </w:tcPr>
          <w:p w14:paraId="278430B5" w14:textId="77777777" w:rsidR="006D0396" w:rsidRPr="008A48A4" w:rsidRDefault="006D0396" w:rsidP="00AB1EE8">
            <w:pPr>
              <w:spacing w:line="276" w:lineRule="auto"/>
              <w:rPr>
                <w:rFonts w:asciiTheme="minorHAnsi" w:hAnsiTheme="minorHAnsi" w:cstheme="minorHAnsi"/>
                <w:sz w:val="18"/>
                <w:szCs w:val="18"/>
              </w:rPr>
            </w:pPr>
          </w:p>
        </w:tc>
        <w:tc>
          <w:tcPr>
            <w:tcW w:w="590" w:type="pct"/>
          </w:tcPr>
          <w:p w14:paraId="154D4D6C" w14:textId="77777777" w:rsidR="006D0396" w:rsidRPr="008A48A4" w:rsidRDefault="006D0396"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Fetal loss (</w:t>
            </w:r>
            <w:r w:rsidRPr="008A48A4">
              <w:rPr>
                <w:rFonts w:asciiTheme="minorHAnsi" w:hAnsiTheme="minorHAnsi" w:cstheme="minorHAnsi"/>
                <w:sz w:val="18"/>
                <w:szCs w:val="18"/>
                <w:highlight w:val="white"/>
              </w:rPr>
              <w:t xml:space="preserve">≥20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r w:rsidRPr="008A48A4">
              <w:rPr>
                <w:rFonts w:asciiTheme="minorHAnsi" w:hAnsiTheme="minorHAnsi" w:cstheme="minorHAnsi"/>
                <w:sz w:val="18"/>
                <w:szCs w:val="18"/>
              </w:rPr>
              <w:t>)</w:t>
            </w:r>
          </w:p>
        </w:tc>
        <w:tc>
          <w:tcPr>
            <w:tcW w:w="901" w:type="pct"/>
          </w:tcPr>
          <w:p w14:paraId="7CC7D44A" w14:textId="329B4D0E" w:rsidR="006D0396" w:rsidRDefault="006D0396"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oss</w:t>
            </w:r>
          </w:p>
          <w:p w14:paraId="46F41531" w14:textId="3D7997F8" w:rsidR="006D0396" w:rsidRPr="008A48A4" w:rsidRDefault="006D0396" w:rsidP="00AB1EE8">
            <w:pPr>
              <w:spacing w:line="276" w:lineRule="auto"/>
              <w:contextualSpacing/>
              <w:rPr>
                <w:rFonts w:asciiTheme="minorHAnsi" w:hAnsiTheme="minorHAnsi" w:cstheme="minorHAnsi"/>
                <w:sz w:val="18"/>
                <w:szCs w:val="18"/>
              </w:rPr>
            </w:pPr>
          </w:p>
        </w:tc>
        <w:tc>
          <w:tcPr>
            <w:tcW w:w="3119" w:type="pct"/>
          </w:tcPr>
          <w:p w14:paraId="51896BA1" w14:textId="000D1325" w:rsidR="006D0396" w:rsidRPr="008A48A4" w:rsidRDefault="006D0396"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r>
      <w:tr w:rsidR="006D0396" w:rsidRPr="008A48A4" w14:paraId="26FB17E7" w14:textId="0BA60FC6" w:rsidTr="006D0396">
        <w:tc>
          <w:tcPr>
            <w:tcW w:w="389" w:type="pct"/>
          </w:tcPr>
          <w:p w14:paraId="16D9F9FC" w14:textId="77777777" w:rsidR="006D0396" w:rsidRPr="008A48A4" w:rsidRDefault="006D0396" w:rsidP="00AB1EE8">
            <w:pPr>
              <w:spacing w:line="276" w:lineRule="auto"/>
              <w:rPr>
                <w:rFonts w:asciiTheme="minorHAnsi" w:hAnsiTheme="minorHAnsi" w:cstheme="minorHAnsi"/>
                <w:sz w:val="18"/>
                <w:szCs w:val="18"/>
              </w:rPr>
            </w:pPr>
          </w:p>
        </w:tc>
        <w:tc>
          <w:tcPr>
            <w:tcW w:w="590" w:type="pct"/>
          </w:tcPr>
          <w:p w14:paraId="4357E62E" w14:textId="77777777" w:rsidR="006D0396" w:rsidRPr="008A48A4" w:rsidRDefault="006D0396" w:rsidP="00AB1EE8">
            <w:pPr>
              <w:spacing w:line="276" w:lineRule="auto"/>
              <w:contextualSpacing/>
              <w:rPr>
                <w:rFonts w:asciiTheme="minorHAnsi" w:hAnsiTheme="minorHAnsi" w:cstheme="minorHAnsi"/>
                <w:sz w:val="18"/>
                <w:szCs w:val="18"/>
              </w:rPr>
            </w:pPr>
          </w:p>
        </w:tc>
        <w:tc>
          <w:tcPr>
            <w:tcW w:w="901" w:type="pct"/>
          </w:tcPr>
          <w:p w14:paraId="1E263DF1" w14:textId="6CA7ACD1" w:rsidR="006D0396" w:rsidRPr="008A48A4" w:rsidRDefault="006D0396" w:rsidP="00AB1EE8">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loss_ga</w:t>
            </w:r>
            <w:proofErr w:type="spellEnd"/>
          </w:p>
        </w:tc>
        <w:tc>
          <w:tcPr>
            <w:tcW w:w="3119" w:type="pct"/>
          </w:tcPr>
          <w:p w14:paraId="35294E01" w14:textId="77777777" w:rsidR="006D0396" w:rsidRPr="008A48A4" w:rsidRDefault="006D0396"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6D0396" w:rsidRPr="008A48A4" w:rsidRDefault="006D0396"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r>
      <w:tr w:rsidR="006D0396" w:rsidRPr="008A48A4" w14:paraId="6BA3304E" w14:textId="33A52ABB" w:rsidTr="006D0396">
        <w:tc>
          <w:tcPr>
            <w:tcW w:w="389" w:type="pct"/>
          </w:tcPr>
          <w:p w14:paraId="25F9CF3F" w14:textId="77777777" w:rsidR="006D0396" w:rsidRPr="008A48A4" w:rsidRDefault="006D0396" w:rsidP="00BA17CD">
            <w:pPr>
              <w:spacing w:line="276" w:lineRule="auto"/>
              <w:rPr>
                <w:rFonts w:asciiTheme="minorHAnsi" w:hAnsiTheme="minorHAnsi" w:cstheme="minorHAnsi"/>
                <w:sz w:val="18"/>
                <w:szCs w:val="18"/>
              </w:rPr>
            </w:pPr>
          </w:p>
        </w:tc>
        <w:tc>
          <w:tcPr>
            <w:tcW w:w="590" w:type="pct"/>
          </w:tcPr>
          <w:p w14:paraId="7B90661F" w14:textId="77777777" w:rsidR="006D0396" w:rsidRPr="008A48A4" w:rsidRDefault="006D0396" w:rsidP="00BA17CD">
            <w:pPr>
              <w:spacing w:line="276" w:lineRule="auto"/>
              <w:contextualSpacing/>
              <w:rPr>
                <w:rFonts w:asciiTheme="minorHAnsi" w:hAnsiTheme="minorHAnsi" w:cstheme="minorHAnsi"/>
                <w:sz w:val="18"/>
                <w:szCs w:val="18"/>
              </w:rPr>
            </w:pPr>
          </w:p>
        </w:tc>
        <w:tc>
          <w:tcPr>
            <w:tcW w:w="901" w:type="pct"/>
          </w:tcPr>
          <w:p w14:paraId="0EDB5D5E" w14:textId="77777777" w:rsidR="006D0396" w:rsidRDefault="006D0396"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6D0396" w:rsidRDefault="006D0396" w:rsidP="00BA17CD">
            <w:pPr>
              <w:contextualSpacing/>
              <w:rPr>
                <w:rFonts w:asciiTheme="minorHAnsi" w:hAnsiTheme="minorHAnsi" w:cstheme="minorHAnsi"/>
                <w:sz w:val="18"/>
                <w:szCs w:val="18"/>
              </w:rPr>
            </w:pPr>
          </w:p>
          <w:p w14:paraId="6D6463C3" w14:textId="5D649C1E" w:rsidR="006D0396" w:rsidRDefault="006D0396" w:rsidP="00BA17CD">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2, 3 or 4 -&gt; loss=1</w:t>
            </w:r>
          </w:p>
          <w:p w14:paraId="6DAAA2FA" w14:textId="601C1A7A" w:rsidR="006D0396" w:rsidRPr="008A48A4" w:rsidRDefault="006D0396" w:rsidP="00661A18">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p>
        </w:tc>
        <w:tc>
          <w:tcPr>
            <w:tcW w:w="3119" w:type="pct"/>
          </w:tcPr>
          <w:p w14:paraId="4FDB6757" w14:textId="77777777" w:rsidR="006D0396" w:rsidRPr="008A48A4" w:rsidRDefault="006D0396"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9FD6217" w14:textId="77777777" w:rsidR="006D0396" w:rsidRPr="00174FB0" w:rsidRDefault="006D0396"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58A8C9B8" w14:textId="77777777" w:rsidR="006D0396" w:rsidRPr="00174FB0" w:rsidRDefault="006D0396"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5E4F8EFA" w14:textId="77777777" w:rsidR="006D0396" w:rsidRPr="00174FB0" w:rsidRDefault="006D0396"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2D2D05AE" w14:textId="77777777" w:rsidR="006D0396" w:rsidRPr="00174FB0" w:rsidRDefault="006D0396"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333FBD87" w14:textId="77777777" w:rsidR="006D0396" w:rsidRPr="00174FB0" w:rsidRDefault="006D0396"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2F56AB4D" w14:textId="77777777" w:rsidR="006D0396" w:rsidRPr="00174FB0" w:rsidRDefault="006D0396"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463B4A6E" w14:textId="4C86E86F" w:rsidR="006D0396" w:rsidRPr="008A48A4" w:rsidRDefault="006D0396" w:rsidP="00BA17CD">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tc>
      </w:tr>
      <w:tr w:rsidR="006D0396" w:rsidRPr="008A48A4" w14:paraId="2CC7590D" w14:textId="5963A1EA" w:rsidTr="006D0396">
        <w:tc>
          <w:tcPr>
            <w:tcW w:w="389" w:type="pct"/>
          </w:tcPr>
          <w:p w14:paraId="7F8E2653"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0B613F55"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901" w:type="pct"/>
          </w:tcPr>
          <w:p w14:paraId="04655513" w14:textId="01C7841F" w:rsidR="006D0396" w:rsidRPr="008A48A4"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fet_micro</w:t>
            </w:r>
            <w:proofErr w:type="spellEnd"/>
          </w:p>
        </w:tc>
        <w:tc>
          <w:tcPr>
            <w:tcW w:w="3119" w:type="pct"/>
          </w:tcPr>
          <w:p w14:paraId="427CBDB4" w14:textId="33418D95" w:rsidR="006D0396" w:rsidRPr="008A48A4" w:rsidRDefault="006D0396"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r>
      <w:tr w:rsidR="006D0396" w:rsidRPr="008A48A4" w14:paraId="4DA63FB2" w14:textId="781C56D3" w:rsidTr="006D0396">
        <w:tc>
          <w:tcPr>
            <w:tcW w:w="389" w:type="pct"/>
          </w:tcPr>
          <w:p w14:paraId="0BE6A68E"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A905175" w14:textId="77777777" w:rsidR="006D0396" w:rsidRPr="008A48A4" w:rsidRDefault="006D0396" w:rsidP="00774E70">
            <w:pPr>
              <w:spacing w:line="276" w:lineRule="auto"/>
              <w:contextualSpacing/>
              <w:rPr>
                <w:rFonts w:asciiTheme="minorHAnsi" w:hAnsiTheme="minorHAnsi" w:cstheme="minorHAnsi"/>
                <w:sz w:val="18"/>
                <w:szCs w:val="18"/>
              </w:rPr>
            </w:pPr>
          </w:p>
        </w:tc>
        <w:tc>
          <w:tcPr>
            <w:tcW w:w="901" w:type="pct"/>
          </w:tcPr>
          <w:p w14:paraId="7D91ADFF" w14:textId="5595D286" w:rsidR="006D0396"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fet_us_micro_tri1, fet_us_micro_tri2, fet_us_micro_tri3</w:t>
            </w:r>
          </w:p>
        </w:tc>
        <w:tc>
          <w:tcPr>
            <w:tcW w:w="3119" w:type="pct"/>
          </w:tcPr>
          <w:p w14:paraId="15380D1D" w14:textId="77777777" w:rsidR="006D0396" w:rsidRDefault="006D0396"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1E4E00EA" w14:textId="77777777" w:rsidR="006D0396" w:rsidRDefault="006D0396"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p w14:paraId="58CD0E30" w14:textId="44EA2A99"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Take the variable _</w:t>
            </w:r>
            <w:proofErr w:type="gramStart"/>
            <w:r>
              <w:rPr>
                <w:rFonts w:asciiTheme="minorHAnsi" w:hAnsiTheme="minorHAnsi" w:cstheme="minorHAnsi"/>
                <w:sz w:val="18"/>
                <w:szCs w:val="18"/>
              </w:rPr>
              <w:t>tri3, if</w:t>
            </w:r>
            <w:proofErr w:type="gramEnd"/>
            <w:r>
              <w:rPr>
                <w:rFonts w:asciiTheme="minorHAnsi" w:hAnsiTheme="minorHAnsi" w:cstheme="minorHAnsi"/>
                <w:sz w:val="18"/>
                <w:szCs w:val="18"/>
              </w:rPr>
              <w:t xml:space="preserve"> missing use _tri1 and _tri2 for passive imputation.</w:t>
            </w:r>
          </w:p>
        </w:tc>
      </w:tr>
      <w:tr w:rsidR="006D0396" w:rsidRPr="008A48A4" w14:paraId="61D9C3DC" w14:textId="7AEE2DD3" w:rsidTr="006D0396">
        <w:tc>
          <w:tcPr>
            <w:tcW w:w="389" w:type="pct"/>
          </w:tcPr>
          <w:p w14:paraId="76B011E6"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5BAB9E03" w14:textId="77777777" w:rsidR="006D0396" w:rsidRPr="008A48A4" w:rsidRDefault="006D0396"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CZS (diagnosis:  confirmed, probable, unlikely)</w:t>
            </w:r>
          </w:p>
        </w:tc>
        <w:tc>
          <w:tcPr>
            <w:tcW w:w="901" w:type="pct"/>
          </w:tcPr>
          <w:p w14:paraId="4E89B610" w14:textId="23D42EAB" w:rsidR="006D0396"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6FC42C04" w14:textId="53D98A6A" w:rsidR="006D0396" w:rsidRDefault="006D0396" w:rsidP="00774E70">
            <w:pPr>
              <w:spacing w:line="276" w:lineRule="auto"/>
              <w:contextualSpacing/>
              <w:rPr>
                <w:rFonts w:asciiTheme="minorHAnsi" w:hAnsiTheme="minorHAnsi" w:cstheme="minorHAnsi"/>
                <w:sz w:val="18"/>
                <w:szCs w:val="18"/>
              </w:rPr>
            </w:pPr>
          </w:p>
          <w:p w14:paraId="5B9FF32D" w14:textId="1701ADE3" w:rsidR="006D0396"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zsn</w:t>
            </w:r>
            <w:proofErr w:type="spellEnd"/>
            <w:r>
              <w:rPr>
                <w:rFonts w:asciiTheme="minorHAnsi" w:hAnsiTheme="minorHAnsi" w:cstheme="minorHAnsi"/>
                <w:sz w:val="18"/>
                <w:szCs w:val="18"/>
              </w:rPr>
              <w:t xml:space="preserve"> (WHO definition)</w:t>
            </w:r>
          </w:p>
          <w:p w14:paraId="36789031" w14:textId="45334B68" w:rsidR="006D0396" w:rsidRDefault="006D0396" w:rsidP="009C571D">
            <w:pPr>
              <w:pStyle w:val="ListParagraph"/>
              <w:numPr>
                <w:ilvl w:val="0"/>
                <w:numId w:val="7"/>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35A509E7" w14:textId="36DAD40E" w:rsidR="006D0396" w:rsidRDefault="006D0396" w:rsidP="009C571D">
            <w:pPr>
              <w:spacing w:line="276" w:lineRule="auto"/>
              <w:rPr>
                <w:rFonts w:asciiTheme="minorHAnsi" w:hAnsiTheme="minorHAnsi" w:cstheme="minorHAnsi"/>
                <w:sz w:val="18"/>
                <w:szCs w:val="18"/>
              </w:rPr>
            </w:pPr>
            <w:proofErr w:type="spellStart"/>
            <w:r>
              <w:rPr>
                <w:rFonts w:asciiTheme="minorHAnsi" w:hAnsiTheme="minorHAnsi" w:cstheme="minorHAnsi"/>
                <w:sz w:val="18"/>
                <w:szCs w:val="18"/>
              </w:rPr>
              <w:t>zikv_preg</w:t>
            </w:r>
            <w:proofErr w:type="spellEnd"/>
            <w:r>
              <w:rPr>
                <w:rFonts w:asciiTheme="minorHAnsi" w:hAnsiTheme="minorHAnsi" w:cstheme="minorHAnsi"/>
                <w:sz w:val="18"/>
                <w:szCs w:val="18"/>
              </w:rPr>
              <w:t xml:space="preserve">=1 OR </w:t>
            </w:r>
            <w:proofErr w:type="spellStart"/>
            <w:r>
              <w:rPr>
                <w:rFonts w:asciiTheme="minorHAnsi" w:hAnsiTheme="minorHAnsi" w:cstheme="minorHAnsi"/>
                <w:sz w:val="18"/>
                <w:szCs w:val="18"/>
              </w:rPr>
              <w:t>fet_zikv</w:t>
            </w:r>
            <w:proofErr w:type="spellEnd"/>
            <w:r>
              <w:rPr>
                <w:rFonts w:asciiTheme="minorHAnsi" w:hAnsiTheme="minorHAnsi" w:cstheme="minorHAnsi"/>
                <w:sz w:val="18"/>
                <w:szCs w:val="18"/>
              </w:rPr>
              <w:t>=1</w:t>
            </w:r>
          </w:p>
          <w:p w14:paraId="0405E7CB" w14:textId="20C53086" w:rsidR="006D0396" w:rsidRDefault="006D0396" w:rsidP="009C571D">
            <w:pPr>
              <w:spacing w:line="276" w:lineRule="auto"/>
              <w:rPr>
                <w:rFonts w:asciiTheme="minorHAnsi" w:hAnsiTheme="minorHAnsi" w:cstheme="minorHAnsi"/>
                <w:sz w:val="18"/>
                <w:szCs w:val="18"/>
              </w:rPr>
            </w:pPr>
            <w:r>
              <w:rPr>
                <w:rFonts w:asciiTheme="minorHAnsi" w:hAnsiTheme="minorHAnsi" w:cstheme="minorHAnsi"/>
                <w:sz w:val="18"/>
                <w:szCs w:val="18"/>
              </w:rPr>
              <w:t>AND</w:t>
            </w:r>
          </w:p>
          <w:p w14:paraId="47E33934" w14:textId="73964E34" w:rsidR="006D0396" w:rsidRPr="009C571D" w:rsidRDefault="006D0396" w:rsidP="009C571D">
            <w:pPr>
              <w:spacing w:line="276" w:lineRule="auto"/>
              <w:rPr>
                <w:rFonts w:asciiTheme="minorHAnsi" w:hAnsiTheme="minorHAnsi" w:cstheme="minorHAnsi"/>
                <w:sz w:val="18"/>
                <w:szCs w:val="18"/>
              </w:rPr>
            </w:pPr>
            <w:r>
              <w:rPr>
                <w:rFonts w:asciiTheme="minorHAnsi" w:hAnsiTheme="minorHAnsi" w:cstheme="minorHAnsi"/>
                <w:sz w:val="18"/>
                <w:szCs w:val="18"/>
              </w:rPr>
              <w:t xml:space="preserve">microcephaly=1 OR </w:t>
            </w:r>
            <w:proofErr w:type="spellStart"/>
            <w:r>
              <w:rPr>
                <w:rFonts w:asciiTheme="minorHAnsi" w:hAnsiTheme="minorHAnsi" w:cstheme="minorHAnsi"/>
                <w:sz w:val="18"/>
                <w:szCs w:val="18"/>
              </w:rPr>
              <w:t>anyabnormatlity</w:t>
            </w:r>
            <w:proofErr w:type="spellEnd"/>
            <w:r>
              <w:rPr>
                <w:rFonts w:asciiTheme="minorHAnsi" w:hAnsiTheme="minorHAnsi" w:cstheme="minorHAnsi"/>
                <w:sz w:val="18"/>
                <w:szCs w:val="18"/>
              </w:rPr>
              <w:t>=1</w:t>
            </w:r>
          </w:p>
          <w:p w14:paraId="54538CA6" w14:textId="7441BA50" w:rsidR="006D0396" w:rsidRDefault="006D0396" w:rsidP="00774E70">
            <w:pPr>
              <w:spacing w:line="276" w:lineRule="auto"/>
              <w:contextualSpacing/>
              <w:rPr>
                <w:rFonts w:asciiTheme="minorHAnsi" w:hAnsiTheme="minorHAnsi" w:cstheme="minorHAnsi"/>
                <w:sz w:val="18"/>
                <w:szCs w:val="18"/>
              </w:rPr>
            </w:pPr>
          </w:p>
          <w:p w14:paraId="189592CA" w14:textId="77777777" w:rsidR="006D0396" w:rsidRDefault="006D0396" w:rsidP="00774E70">
            <w:pPr>
              <w:spacing w:line="276" w:lineRule="auto"/>
              <w:contextualSpacing/>
              <w:rPr>
                <w:rFonts w:asciiTheme="minorHAnsi" w:hAnsiTheme="minorHAnsi" w:cstheme="minorHAnsi"/>
                <w:sz w:val="18"/>
                <w:szCs w:val="18"/>
              </w:rPr>
            </w:pPr>
          </w:p>
          <w:p w14:paraId="6BD45FAD" w14:textId="1583491E" w:rsidR="006D0396" w:rsidRPr="008A48A4" w:rsidRDefault="006D0396" w:rsidP="00774E70">
            <w:pPr>
              <w:spacing w:line="276" w:lineRule="auto"/>
              <w:contextualSpacing/>
              <w:rPr>
                <w:rFonts w:asciiTheme="minorHAnsi" w:hAnsiTheme="minorHAnsi" w:cstheme="minorHAnsi"/>
                <w:sz w:val="18"/>
                <w:szCs w:val="18"/>
              </w:rPr>
            </w:pPr>
          </w:p>
        </w:tc>
        <w:tc>
          <w:tcPr>
            <w:tcW w:w="3119" w:type="pct"/>
          </w:tcPr>
          <w:p w14:paraId="1157E469"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6D0396"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6D0396" w:rsidRDefault="006D0396" w:rsidP="00774E70">
            <w:pPr>
              <w:spacing w:line="276" w:lineRule="auto"/>
              <w:contextualSpacing/>
              <w:rPr>
                <w:rFonts w:asciiTheme="minorHAnsi" w:hAnsiTheme="minorHAnsi" w:cstheme="minorHAnsi"/>
                <w:sz w:val="18"/>
                <w:szCs w:val="18"/>
              </w:rPr>
            </w:pPr>
          </w:p>
          <w:p w14:paraId="32BFD96E" w14:textId="6D4D4F1C" w:rsidR="006D0396" w:rsidRPr="008A48A4" w:rsidRDefault="006D0396"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r>
      <w:tr w:rsidR="006D0396" w:rsidRPr="008A48A4" w14:paraId="5EC07826" w14:textId="0653FDDD" w:rsidTr="006D0396">
        <w:tc>
          <w:tcPr>
            <w:tcW w:w="389" w:type="pct"/>
          </w:tcPr>
          <w:p w14:paraId="7A3BC8E7" w14:textId="6DAF27FE" w:rsidR="006D0396" w:rsidRPr="008A48A4" w:rsidRDefault="006D0396"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590" w:type="pct"/>
          </w:tcPr>
          <w:p w14:paraId="62973B07"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uced abortion with microcephaly (diagnosis:  confirmed, probable, unlikely)</w:t>
            </w:r>
          </w:p>
        </w:tc>
        <w:tc>
          <w:tcPr>
            <w:tcW w:w="901" w:type="pct"/>
          </w:tcPr>
          <w:p w14:paraId="4D79E9E5" w14:textId="170F0C4C" w:rsidR="006D0396"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p w14:paraId="2A2CBF1D" w14:textId="77777777" w:rsidR="006D0396" w:rsidRDefault="006D0396" w:rsidP="00774E70">
            <w:pPr>
              <w:spacing w:line="276" w:lineRule="auto"/>
              <w:contextualSpacing/>
              <w:rPr>
                <w:rFonts w:asciiTheme="minorHAnsi" w:hAnsiTheme="minorHAnsi" w:cstheme="minorHAnsi"/>
                <w:sz w:val="18"/>
                <w:szCs w:val="18"/>
              </w:rPr>
            </w:pPr>
          </w:p>
          <w:p w14:paraId="12E6A432" w14:textId="2A442029" w:rsidR="006D0396" w:rsidRPr="008A48A4" w:rsidRDefault="006D0396" w:rsidP="00774E70">
            <w:pPr>
              <w:spacing w:line="276" w:lineRule="auto"/>
              <w:contextualSpacing/>
              <w:rPr>
                <w:rFonts w:asciiTheme="minorHAnsi" w:hAnsiTheme="minorHAnsi" w:cstheme="minorHAnsi"/>
                <w:sz w:val="18"/>
                <w:szCs w:val="18"/>
              </w:rPr>
            </w:pPr>
          </w:p>
        </w:tc>
        <w:tc>
          <w:tcPr>
            <w:tcW w:w="3119" w:type="pct"/>
          </w:tcPr>
          <w:p w14:paraId="3247CC25" w14:textId="3B61FA98"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64BAD499" w14:textId="06C0234C" w:rsidTr="006D0396">
        <w:tc>
          <w:tcPr>
            <w:tcW w:w="389" w:type="pct"/>
          </w:tcPr>
          <w:p w14:paraId="18CE2645"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379EDE16" w14:textId="77777777" w:rsidR="006D0396" w:rsidRPr="00D740B8" w:rsidRDefault="006D0396"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 xml:space="preserve">Early fetal death (20-27 </w:t>
            </w:r>
            <w:proofErr w:type="spellStart"/>
            <w:r w:rsidRPr="00D740B8">
              <w:rPr>
                <w:rFonts w:asciiTheme="minorHAnsi" w:hAnsiTheme="minorHAnsi" w:cstheme="minorHAnsi"/>
                <w:sz w:val="18"/>
                <w:szCs w:val="18"/>
              </w:rPr>
              <w:t>weeks</w:t>
            </w:r>
            <w:proofErr w:type="spellEnd"/>
            <w:r w:rsidRPr="00D740B8">
              <w:rPr>
                <w:rFonts w:asciiTheme="minorHAnsi" w:hAnsiTheme="minorHAnsi" w:cstheme="minorHAnsi"/>
                <w:sz w:val="18"/>
                <w:szCs w:val="18"/>
              </w:rPr>
              <w:t xml:space="preserve"> gestation)</w:t>
            </w:r>
          </w:p>
        </w:tc>
        <w:tc>
          <w:tcPr>
            <w:tcW w:w="901" w:type="pct"/>
          </w:tcPr>
          <w:p w14:paraId="6CEE7F19" w14:textId="08866F6E" w:rsidR="006D0396" w:rsidRPr="00D740B8"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3119" w:type="pct"/>
          </w:tcPr>
          <w:p w14:paraId="5BAE399A" w14:textId="6679DEC3"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6D0396" w:rsidRPr="008A48A4" w14:paraId="3B8146A2" w14:textId="4A2950F3" w:rsidTr="006D0396">
        <w:tc>
          <w:tcPr>
            <w:tcW w:w="389" w:type="pct"/>
          </w:tcPr>
          <w:p w14:paraId="6E7ACCEB"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78143D51"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 xml:space="preserve">≥28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p>
        </w:tc>
        <w:tc>
          <w:tcPr>
            <w:tcW w:w="901" w:type="pct"/>
          </w:tcPr>
          <w:p w14:paraId="472A4C19" w14:textId="7E411EA4" w:rsidR="006D0396" w:rsidRPr="008A48A4" w:rsidRDefault="006D0396"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3119" w:type="pct"/>
          </w:tcPr>
          <w:p w14:paraId="72E920C9" w14:textId="1D3EBF0F"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6D0396" w:rsidRPr="008A48A4" w14:paraId="1EB1DC6B" w14:textId="3505064A" w:rsidTr="006D0396">
        <w:tc>
          <w:tcPr>
            <w:tcW w:w="389" w:type="pct"/>
          </w:tcPr>
          <w:p w14:paraId="697F9894" w14:textId="77777777" w:rsidR="006D0396" w:rsidRPr="00905CE4" w:rsidRDefault="006D0396" w:rsidP="00774E70">
            <w:pPr>
              <w:spacing w:line="276" w:lineRule="auto"/>
              <w:rPr>
                <w:rFonts w:asciiTheme="minorHAnsi" w:hAnsiTheme="minorHAnsi" w:cstheme="minorHAnsi"/>
                <w:sz w:val="18"/>
                <w:szCs w:val="18"/>
              </w:rPr>
            </w:pPr>
          </w:p>
        </w:tc>
        <w:tc>
          <w:tcPr>
            <w:tcW w:w="590" w:type="pct"/>
          </w:tcPr>
          <w:p w14:paraId="5F0D5CE6" w14:textId="77777777" w:rsidR="006D0396" w:rsidRPr="00905CE4" w:rsidRDefault="006D0396"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 xml:space="preserve">Late fetal death (≥28 </w:t>
            </w:r>
            <w:proofErr w:type="spellStart"/>
            <w:r w:rsidRPr="00905CE4">
              <w:rPr>
                <w:rFonts w:asciiTheme="minorHAnsi" w:hAnsiTheme="minorHAnsi" w:cstheme="minorHAnsi"/>
                <w:sz w:val="18"/>
                <w:szCs w:val="18"/>
              </w:rPr>
              <w:t>weeks</w:t>
            </w:r>
            <w:proofErr w:type="spellEnd"/>
            <w:r w:rsidRPr="00905CE4">
              <w:rPr>
                <w:rFonts w:asciiTheme="minorHAnsi" w:hAnsiTheme="minorHAnsi" w:cstheme="minorHAnsi"/>
                <w:sz w:val="18"/>
                <w:szCs w:val="18"/>
              </w:rPr>
              <w:t xml:space="preserve"> gestation) with microcephaly</w:t>
            </w:r>
          </w:p>
        </w:tc>
        <w:tc>
          <w:tcPr>
            <w:tcW w:w="901" w:type="pct"/>
          </w:tcPr>
          <w:p w14:paraId="36412616" w14:textId="0BF510C9" w:rsidR="006D0396" w:rsidRPr="00D740B8"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3119" w:type="pct"/>
          </w:tcPr>
          <w:p w14:paraId="1711F34D" w14:textId="71A4BC9A"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77458A84" w14:textId="4F286468" w:rsidTr="006D0396">
        <w:tc>
          <w:tcPr>
            <w:tcW w:w="389" w:type="pct"/>
          </w:tcPr>
          <w:p w14:paraId="2861A7D3" w14:textId="77777777" w:rsidR="006D0396" w:rsidRPr="008A48A4" w:rsidRDefault="006D0396" w:rsidP="00774E70">
            <w:pPr>
              <w:spacing w:line="276" w:lineRule="auto"/>
              <w:rPr>
                <w:rFonts w:asciiTheme="minorHAnsi" w:hAnsiTheme="minorHAnsi" w:cstheme="minorHAnsi"/>
                <w:sz w:val="18"/>
                <w:szCs w:val="18"/>
              </w:rPr>
            </w:pPr>
          </w:p>
        </w:tc>
        <w:tc>
          <w:tcPr>
            <w:tcW w:w="590" w:type="pct"/>
            <w:shd w:val="clear" w:color="auto" w:fill="auto"/>
          </w:tcPr>
          <w:p w14:paraId="457010E9"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lacental insufficiency (diagnosis:  confirmed, probable, </w:t>
            </w:r>
            <w:proofErr w:type="gramStart"/>
            <w:r w:rsidRPr="008A48A4">
              <w:rPr>
                <w:rFonts w:asciiTheme="minorHAnsi" w:hAnsiTheme="minorHAnsi" w:cstheme="minorHAnsi"/>
                <w:sz w:val="18"/>
                <w:szCs w:val="18"/>
              </w:rPr>
              <w:t>unlikely)‡</w:t>
            </w:r>
            <w:proofErr w:type="gramEnd"/>
          </w:p>
        </w:tc>
        <w:tc>
          <w:tcPr>
            <w:tcW w:w="901" w:type="pct"/>
          </w:tcPr>
          <w:p w14:paraId="614CE918" w14:textId="4F89486C" w:rsidR="006D0396" w:rsidRPr="008A48A4" w:rsidRDefault="006D0396"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tc>
        <w:tc>
          <w:tcPr>
            <w:tcW w:w="3119" w:type="pct"/>
          </w:tcPr>
          <w:p w14:paraId="36E63C89" w14:textId="3F8C61E6"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021B36EE" w14:textId="42B10E99" w:rsidTr="006D0396">
        <w:tc>
          <w:tcPr>
            <w:tcW w:w="389" w:type="pct"/>
          </w:tcPr>
          <w:p w14:paraId="41DFDBEB" w14:textId="77777777" w:rsidR="006D0396" w:rsidRPr="008A48A4" w:rsidRDefault="006D0396" w:rsidP="00774E70">
            <w:pPr>
              <w:spacing w:line="276" w:lineRule="auto"/>
              <w:rPr>
                <w:rFonts w:asciiTheme="minorHAnsi" w:hAnsiTheme="minorHAnsi" w:cstheme="minorHAnsi"/>
                <w:sz w:val="18"/>
                <w:szCs w:val="18"/>
              </w:rPr>
            </w:pPr>
          </w:p>
        </w:tc>
        <w:tc>
          <w:tcPr>
            <w:tcW w:w="590" w:type="pct"/>
            <w:shd w:val="clear" w:color="auto" w:fill="auto"/>
          </w:tcPr>
          <w:p w14:paraId="4404AADA"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901" w:type="pct"/>
          </w:tcPr>
          <w:p w14:paraId="66780EB9" w14:textId="7B26A09A" w:rsidR="006D0396" w:rsidRPr="008A48A4" w:rsidRDefault="006D0396" w:rsidP="00774E70">
            <w:pPr>
              <w:spacing w:line="276" w:lineRule="auto"/>
              <w:contextualSpacing/>
              <w:rPr>
                <w:rFonts w:asciiTheme="minorHAnsi" w:hAnsiTheme="minorHAnsi" w:cstheme="minorHAnsi"/>
                <w:sz w:val="18"/>
                <w:szCs w:val="18"/>
              </w:rPr>
            </w:pPr>
            <w:commentRangeStart w:id="1"/>
            <w:commentRangeStart w:id="2"/>
            <w:proofErr w:type="spellStart"/>
            <w:r w:rsidRPr="008A48A4">
              <w:rPr>
                <w:rFonts w:asciiTheme="minorHAnsi" w:hAnsiTheme="minorHAnsi" w:cstheme="minorHAnsi"/>
                <w:sz w:val="18"/>
                <w:szCs w:val="18"/>
              </w:rPr>
              <w:t>igr_curr_prg</w:t>
            </w:r>
            <w:commentRangeEnd w:id="1"/>
            <w:proofErr w:type="spellEnd"/>
            <w:r>
              <w:rPr>
                <w:rStyle w:val="CommentReference"/>
                <w:rFonts w:ascii="Calibri" w:eastAsia="Calibri" w:hAnsi="Calibri" w:cs="Calibri"/>
                <w:color w:val="000000"/>
                <w:lang w:eastAsia="en-CA"/>
              </w:rPr>
              <w:commentReference w:id="1"/>
            </w:r>
            <w:commentRangeEnd w:id="2"/>
            <w:r>
              <w:rPr>
                <w:rStyle w:val="CommentReference"/>
                <w:rFonts w:ascii="Calibri" w:eastAsia="Calibri" w:hAnsi="Calibri" w:cs="Calibri"/>
                <w:color w:val="000000"/>
                <w:lang w:eastAsia="en-CA"/>
              </w:rPr>
              <w:commentReference w:id="2"/>
            </w:r>
          </w:p>
        </w:tc>
        <w:tc>
          <w:tcPr>
            <w:tcW w:w="3119" w:type="pct"/>
          </w:tcPr>
          <w:p w14:paraId="3F2026A0"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6D0396" w:rsidRPr="008A48A4" w14:paraId="6388622F" w14:textId="4A17CB67" w:rsidTr="006D0396">
        <w:tc>
          <w:tcPr>
            <w:tcW w:w="389" w:type="pct"/>
          </w:tcPr>
          <w:p w14:paraId="6916F1BF" w14:textId="4D6DB295" w:rsidR="006D0396" w:rsidRPr="008A48A4" w:rsidRDefault="006D0396"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lastRenderedPageBreak/>
              <w:t>Secondary infant outcomes</w:t>
            </w:r>
          </w:p>
        </w:tc>
        <w:tc>
          <w:tcPr>
            <w:tcW w:w="590" w:type="pct"/>
          </w:tcPr>
          <w:p w14:paraId="30450974"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901" w:type="pct"/>
          </w:tcPr>
          <w:p w14:paraId="07D23C0D" w14:textId="1330CD96" w:rsidR="006D0396" w:rsidRPr="008A48A4"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3119" w:type="pct"/>
          </w:tcPr>
          <w:p w14:paraId="3E70742E"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r>
      <w:tr w:rsidR="006D0396" w:rsidRPr="008A48A4" w14:paraId="2536EC04" w14:textId="58A9CA31" w:rsidTr="006D0396">
        <w:tc>
          <w:tcPr>
            <w:tcW w:w="389" w:type="pct"/>
          </w:tcPr>
          <w:p w14:paraId="7A2989A5"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692745B" w14:textId="77777777" w:rsidR="006D0396" w:rsidRPr="008A48A4" w:rsidRDefault="006D0396" w:rsidP="00774E70">
            <w:pPr>
              <w:spacing w:line="276" w:lineRule="auto"/>
              <w:contextualSpacing/>
              <w:rPr>
                <w:rFonts w:asciiTheme="minorHAnsi" w:hAnsiTheme="minorHAnsi" w:cstheme="minorHAnsi"/>
                <w:sz w:val="18"/>
                <w:szCs w:val="18"/>
              </w:rPr>
            </w:pPr>
          </w:p>
        </w:tc>
        <w:tc>
          <w:tcPr>
            <w:tcW w:w="901" w:type="pct"/>
          </w:tcPr>
          <w:p w14:paraId="789EDF50" w14:textId="77777777" w:rsidR="006D0396"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6D0396" w:rsidRDefault="006D0396" w:rsidP="00774E70">
            <w:pPr>
              <w:spacing w:line="276" w:lineRule="auto"/>
              <w:contextualSpacing/>
              <w:rPr>
                <w:rFonts w:asciiTheme="minorHAnsi" w:hAnsiTheme="minorHAnsi" w:cstheme="minorHAnsi"/>
                <w:sz w:val="18"/>
                <w:szCs w:val="18"/>
              </w:rPr>
            </w:pPr>
          </w:p>
          <w:p w14:paraId="076F9598" w14:textId="77777777" w:rsidR="006D0396"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6D0396"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6D0396" w:rsidRPr="008B3FCD" w:rsidRDefault="006D0396"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3119" w:type="pct"/>
          </w:tcPr>
          <w:p w14:paraId="12BBCC18"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6D0396" w:rsidRPr="008A48A4" w14:paraId="45394268" w14:textId="208B9139" w:rsidTr="006D0396">
        <w:tc>
          <w:tcPr>
            <w:tcW w:w="389" w:type="pct"/>
          </w:tcPr>
          <w:p w14:paraId="4060E13B"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5FAD638F" w14:textId="77777777" w:rsidR="006D0396" w:rsidRPr="008A48A4" w:rsidRDefault="006D0396" w:rsidP="00774E70">
            <w:pPr>
              <w:spacing w:line="276" w:lineRule="auto"/>
              <w:contextualSpacing/>
              <w:rPr>
                <w:rFonts w:asciiTheme="minorHAnsi" w:hAnsiTheme="minorHAnsi" w:cstheme="minorHAnsi"/>
                <w:sz w:val="18"/>
                <w:szCs w:val="18"/>
              </w:rPr>
            </w:pPr>
          </w:p>
        </w:tc>
        <w:tc>
          <w:tcPr>
            <w:tcW w:w="901" w:type="pct"/>
          </w:tcPr>
          <w:p w14:paraId="276630C1" w14:textId="77777777" w:rsidR="006D0396" w:rsidRDefault="006D0396"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6D0396" w:rsidRDefault="006D0396" w:rsidP="00774E70">
            <w:pPr>
              <w:spacing w:line="276" w:lineRule="auto"/>
              <w:contextualSpacing/>
              <w:rPr>
                <w:rFonts w:asciiTheme="minorHAnsi" w:hAnsiTheme="minorHAnsi" w:cstheme="minorHAnsi"/>
                <w:sz w:val="18"/>
                <w:szCs w:val="18"/>
              </w:rPr>
            </w:pPr>
          </w:p>
          <w:p w14:paraId="19D14E9A" w14:textId="4707445D"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3119" w:type="pct"/>
          </w:tcPr>
          <w:p w14:paraId="0DC121C5"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33F8152B" w14:textId="62B7B82E" w:rsidTr="006D0396">
        <w:tc>
          <w:tcPr>
            <w:tcW w:w="389" w:type="pct"/>
          </w:tcPr>
          <w:p w14:paraId="022B8403"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5A741FE2"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901" w:type="pct"/>
          </w:tcPr>
          <w:p w14:paraId="3B7BD3C9" w14:textId="407A57E9" w:rsidR="006D0396" w:rsidRPr="008A48A4" w:rsidRDefault="006D0396"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3119" w:type="pct"/>
          </w:tcPr>
          <w:p w14:paraId="57302B06"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6D0396" w:rsidRPr="008A48A4" w14:paraId="777B0DB5" w14:textId="4F2BB347" w:rsidTr="006D0396">
        <w:tc>
          <w:tcPr>
            <w:tcW w:w="389" w:type="pct"/>
          </w:tcPr>
          <w:p w14:paraId="4F50EAF6"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6E52BF1F"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901" w:type="pct"/>
          </w:tcPr>
          <w:p w14:paraId="64BC620F" w14:textId="17C22F4A" w:rsidR="006D0396" w:rsidRPr="008A48A4"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3119" w:type="pct"/>
          </w:tcPr>
          <w:p w14:paraId="425B33F4"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r>
      <w:tr w:rsidR="006D0396" w:rsidRPr="008A48A4" w14:paraId="2D6D95E1" w14:textId="6AEE12C9" w:rsidTr="006D0396">
        <w:tc>
          <w:tcPr>
            <w:tcW w:w="389" w:type="pct"/>
          </w:tcPr>
          <w:p w14:paraId="46C9C5ED"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45BAE199"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901" w:type="pct"/>
          </w:tcPr>
          <w:p w14:paraId="7C44393C" w14:textId="35D3C43B" w:rsidR="006D0396" w:rsidRPr="008A48A4"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3119" w:type="pct"/>
          </w:tcPr>
          <w:p w14:paraId="4F7F5B3E" w14:textId="4129E238"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6D0396" w:rsidRPr="008A48A4" w14:paraId="7E3E30F3" w14:textId="0453BB1E" w:rsidTr="006D0396">
        <w:tc>
          <w:tcPr>
            <w:tcW w:w="389" w:type="pct"/>
          </w:tcPr>
          <w:p w14:paraId="601BB6C6"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23FA233"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porencephaly, ventriculomegaly, </w:t>
            </w:r>
            <w:r w:rsidRPr="008A48A4">
              <w:rPr>
                <w:rFonts w:asciiTheme="minorHAnsi" w:hAnsiTheme="minorHAnsi" w:cstheme="minorHAnsi"/>
                <w:sz w:val="18"/>
                <w:szCs w:val="18"/>
              </w:rPr>
              <w:lastRenderedPageBreak/>
              <w:t xml:space="preserve">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901" w:type="pct"/>
          </w:tcPr>
          <w:p w14:paraId="73A065A5" w14:textId="264D1F8F" w:rsidR="006D0396" w:rsidRDefault="006D0396"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lastRenderedPageBreak/>
              <w:t>neuroabnormality</w:t>
            </w:r>
            <w:proofErr w:type="spellEnd"/>
          </w:p>
          <w:p w14:paraId="77C08444" w14:textId="56A8743E" w:rsidR="006D0396" w:rsidRPr="00400B8D" w:rsidRDefault="006D0396"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 based on the following:</w:t>
            </w:r>
          </w:p>
          <w:p w14:paraId="1F310435" w14:textId="77777777" w:rsidR="006D0396" w:rsidRDefault="006D0396" w:rsidP="00774E70">
            <w:pPr>
              <w:spacing w:line="276" w:lineRule="auto"/>
              <w:contextualSpacing/>
              <w:rPr>
                <w:rFonts w:asciiTheme="minorHAnsi" w:hAnsiTheme="minorHAnsi" w:cstheme="minorHAnsi"/>
                <w:sz w:val="18"/>
                <w:szCs w:val="18"/>
              </w:rPr>
            </w:pPr>
          </w:p>
          <w:p w14:paraId="415A20C0" w14:textId="77777777" w:rsidR="006D0396" w:rsidRDefault="006D0396" w:rsidP="00857967">
            <w:pPr>
              <w:pStyle w:val="CommentText"/>
            </w:pPr>
            <w:r w:rsidRPr="005573AE">
              <w:rPr>
                <w:sz w:val="18"/>
                <w:szCs w:val="18"/>
              </w:rPr>
              <w:t>fet_us_cns_tri2</w:t>
            </w:r>
            <w:r>
              <w:rPr>
                <w:sz w:val="18"/>
                <w:szCs w:val="18"/>
              </w:rPr>
              <w:t xml:space="preserve"> or </w:t>
            </w:r>
            <w:r w:rsidRPr="005573AE">
              <w:rPr>
                <w:sz w:val="18"/>
                <w:szCs w:val="18"/>
              </w:rPr>
              <w:t>fet_us_cns_tri</w:t>
            </w:r>
            <w:r>
              <w:rPr>
                <w:sz w:val="18"/>
                <w:szCs w:val="18"/>
              </w:rPr>
              <w:t xml:space="preserve">3 or </w:t>
            </w:r>
            <w:proofErr w:type="spellStart"/>
            <w:r>
              <w:rPr>
                <w:sz w:val="18"/>
                <w:szCs w:val="18"/>
              </w:rPr>
              <w:t>ch_</w:t>
            </w:r>
            <w:r>
              <w:t>hydrocephaly</w:t>
            </w:r>
            <w:proofErr w:type="spellEnd"/>
            <w:r>
              <w:t xml:space="preserve"> or </w:t>
            </w:r>
            <w:proofErr w:type="spellStart"/>
            <w:r>
              <w:lastRenderedPageBreak/>
              <w:t>ch_corticalatrophy</w:t>
            </w:r>
            <w:proofErr w:type="spellEnd"/>
            <w:r>
              <w:t xml:space="preserve"> or </w:t>
            </w:r>
            <w:proofErr w:type="spellStart"/>
            <w:r>
              <w:t>ch_calcifications</w:t>
            </w:r>
            <w:proofErr w:type="spellEnd"/>
            <w:r>
              <w:t xml:space="preserve"> or </w:t>
            </w:r>
            <w:proofErr w:type="spellStart"/>
            <w:r>
              <w:t>ch_ventriculomegaly</w:t>
            </w:r>
            <w:proofErr w:type="spellEnd"/>
            <w:r>
              <w:t xml:space="preserve"> if 1</w:t>
            </w:r>
          </w:p>
          <w:p w14:paraId="5ECF6614" w14:textId="77777777" w:rsidR="006D0396" w:rsidRDefault="006D0396" w:rsidP="00857967">
            <w:pPr>
              <w:pStyle w:val="CommentText"/>
            </w:pPr>
          </w:p>
          <w:p w14:paraId="2BA62149" w14:textId="5B7F87A5" w:rsidR="006D0396" w:rsidRPr="00D740B8" w:rsidRDefault="006D0396" w:rsidP="00857967">
            <w:pPr>
              <w:pStyle w:val="CommentText"/>
            </w:pPr>
            <w:r>
              <w:t>Also combine with the microcephaly variables specified above</w:t>
            </w:r>
          </w:p>
        </w:tc>
        <w:tc>
          <w:tcPr>
            <w:tcW w:w="3119" w:type="pct"/>
          </w:tcPr>
          <w:p w14:paraId="5F92AD8E" w14:textId="6B8C60CE"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r>
      <w:tr w:rsidR="006D0396" w:rsidRPr="008A48A4" w14:paraId="791B9AC7" w14:textId="3BACB95D" w:rsidTr="006D0396">
        <w:tc>
          <w:tcPr>
            <w:tcW w:w="389" w:type="pct"/>
          </w:tcPr>
          <w:p w14:paraId="32E8E3D9"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B79C231"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901" w:type="pct"/>
          </w:tcPr>
          <w:p w14:paraId="0146771D" w14:textId="5ACD6DBC" w:rsidR="006D0396" w:rsidRPr="008A48A4" w:rsidRDefault="006D0396"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3119" w:type="pct"/>
          </w:tcPr>
          <w:p w14:paraId="5B6EBD35"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5A8561BC" w14:textId="53557864" w:rsidTr="006D0396">
        <w:tc>
          <w:tcPr>
            <w:tcW w:w="389" w:type="pct"/>
            <w:shd w:val="clear" w:color="auto" w:fill="auto"/>
          </w:tcPr>
          <w:p w14:paraId="4CB3369D" w14:textId="77777777" w:rsidR="006D0396" w:rsidRPr="008A48A4" w:rsidRDefault="006D0396" w:rsidP="00774E70">
            <w:pPr>
              <w:spacing w:line="276" w:lineRule="auto"/>
              <w:rPr>
                <w:rFonts w:asciiTheme="minorHAnsi" w:hAnsiTheme="minorHAnsi" w:cstheme="minorHAnsi"/>
                <w:sz w:val="18"/>
                <w:szCs w:val="18"/>
              </w:rPr>
            </w:pPr>
          </w:p>
        </w:tc>
        <w:tc>
          <w:tcPr>
            <w:tcW w:w="590" w:type="pct"/>
            <w:shd w:val="clear" w:color="auto" w:fill="auto"/>
          </w:tcPr>
          <w:p w14:paraId="12430339" w14:textId="045BDEF1"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901" w:type="pct"/>
            <w:shd w:val="clear" w:color="auto" w:fill="auto"/>
          </w:tcPr>
          <w:p w14:paraId="2824C5EB" w14:textId="0C12FEEC" w:rsidR="006D0396" w:rsidRDefault="006D0396"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r>
              <w:rPr>
                <w:rFonts w:asciiTheme="minorHAnsi" w:hAnsiTheme="minorHAnsi" w:cstheme="minorHAnsi"/>
              </w:rPr>
              <w:t xml:space="preserve"> -&gt; will be computed after imputation</w:t>
            </w:r>
          </w:p>
          <w:p w14:paraId="7CFE6036" w14:textId="45BDFFD6" w:rsidR="006D0396" w:rsidRDefault="006D0396" w:rsidP="00774E70">
            <w:pPr>
              <w:pStyle w:val="CommentText"/>
              <w:rPr>
                <w:rFonts w:asciiTheme="minorHAnsi" w:hAnsiTheme="minorHAnsi" w:cstheme="minorHAnsi"/>
              </w:rPr>
            </w:pPr>
          </w:p>
          <w:p w14:paraId="250C9746" w14:textId="0D2C3762" w:rsidR="006D0396" w:rsidRDefault="006D0396" w:rsidP="00774E70">
            <w:pPr>
              <w:pStyle w:val="CommentText"/>
              <w:rPr>
                <w:rFonts w:asciiTheme="minorHAnsi" w:hAnsiTheme="minorHAnsi" w:cstheme="minorHAnsi"/>
              </w:rPr>
            </w:pPr>
            <w:commentRangeStart w:id="3"/>
            <w:r>
              <w:rPr>
                <w:rFonts w:asciiTheme="minorHAnsi" w:hAnsiTheme="minorHAnsi" w:cstheme="minorHAnsi"/>
              </w:rPr>
              <w:t>We propose to construct this based on the following</w:t>
            </w:r>
            <w:commentRangeEnd w:id="3"/>
            <w:r>
              <w:rPr>
                <w:rStyle w:val="CommentReference"/>
              </w:rPr>
              <w:commentReference w:id="3"/>
            </w:r>
            <w:r>
              <w:rPr>
                <w:rFonts w:asciiTheme="minorHAnsi" w:hAnsiTheme="minorHAnsi" w:cstheme="minorHAnsi"/>
              </w:rPr>
              <w:t>:</w:t>
            </w:r>
          </w:p>
          <w:p w14:paraId="23295851" w14:textId="77777777" w:rsidR="006D0396" w:rsidRDefault="006D0396"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6D0396" w:rsidRDefault="006D0396"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6D0396" w:rsidRDefault="006D0396" w:rsidP="00774E70">
            <w:pPr>
              <w:pStyle w:val="CommentText"/>
              <w:rPr>
                <w:rFonts w:asciiTheme="minorHAnsi" w:hAnsiTheme="minorHAnsi" w:cstheme="minorHAnsi"/>
              </w:rPr>
            </w:pPr>
            <w:proofErr w:type="spellStart"/>
            <w:r>
              <w:rPr>
                <w:rFonts w:asciiTheme="minorHAnsi" w:hAnsiTheme="minorHAnsi" w:cstheme="minorHAnsi"/>
              </w:rPr>
              <w:t>ch</w:t>
            </w:r>
            <w:r w:rsidRPr="002475A5">
              <w:rPr>
                <w:rFonts w:asciiTheme="minorHAnsi" w:hAnsiTheme="minorHAnsi" w:cstheme="minorHAnsi"/>
              </w:rPr>
              <w:t>_craniofac_abn_bin</w:t>
            </w:r>
            <w:proofErr w:type="spellEnd"/>
            <w:r>
              <w:rPr>
                <w:rFonts w:asciiTheme="minorHAnsi" w:hAnsiTheme="minorHAnsi" w:cstheme="minorHAnsi"/>
              </w:rPr>
              <w:t>,</w:t>
            </w:r>
          </w:p>
          <w:p w14:paraId="7C1BF431" w14:textId="0C851D34" w:rsidR="006D0396" w:rsidRDefault="006D0396"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Pr>
                <w:rFonts w:asciiTheme="minorHAnsi" w:hAnsiTheme="minorHAnsi" w:cstheme="minorHAnsi"/>
              </w:rPr>
              <w:t xml:space="preserve"> (see above), </w:t>
            </w:r>
          </w:p>
          <w:p w14:paraId="3DA15B0E" w14:textId="16AC4D83" w:rsidR="006D0396" w:rsidRDefault="006D0396"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Pr>
                <w:rFonts w:asciiTheme="minorHAnsi" w:hAnsiTheme="minorHAnsi" w:cstheme="minorHAnsi"/>
              </w:rPr>
              <w:t xml:space="preserve"> (see below), </w:t>
            </w:r>
          </w:p>
          <w:p w14:paraId="0D47B6DB" w14:textId="1A947385" w:rsidR="006D0396" w:rsidRDefault="006D0396" w:rsidP="00774E70">
            <w:pPr>
              <w:pStyle w:val="CommentText"/>
              <w:rPr>
                <w:rFonts w:asciiTheme="minorHAnsi" w:hAnsiTheme="minorHAnsi" w:cstheme="minorHAnsi"/>
              </w:rPr>
            </w:pPr>
            <w:r w:rsidRPr="002475A5">
              <w:rPr>
                <w:rFonts w:asciiTheme="minorHAnsi" w:hAnsiTheme="minorHAnsi" w:cstheme="minorHAnsi"/>
              </w:rPr>
              <w:t>contractures</w:t>
            </w:r>
            <w:r>
              <w:rPr>
                <w:rFonts w:asciiTheme="minorHAnsi" w:hAnsiTheme="minorHAnsi" w:cstheme="minorHAnsi"/>
              </w:rPr>
              <w:t xml:space="preserve"> (see below), </w:t>
            </w:r>
          </w:p>
          <w:p w14:paraId="1EED92B7" w14:textId="5A53E3AA" w:rsidR="006D0396" w:rsidRDefault="006D0396"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Pr>
                <w:rFonts w:asciiTheme="minorHAnsi" w:hAnsiTheme="minorHAnsi" w:cstheme="minorHAnsi"/>
              </w:rPr>
              <w:t xml:space="preserve"> (see below), </w:t>
            </w:r>
          </w:p>
          <w:p w14:paraId="14FBE76B" w14:textId="39124481" w:rsidR="006D0396" w:rsidRDefault="006D0396"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6D0396" w:rsidRDefault="006D0396" w:rsidP="00774E70">
            <w:pPr>
              <w:pStyle w:val="CommentText"/>
              <w:rPr>
                <w:rFonts w:asciiTheme="minorHAnsi" w:hAnsiTheme="minorHAnsi" w:cstheme="minorHAnsi"/>
              </w:rPr>
            </w:pPr>
            <w:r>
              <w:rPr>
                <w:rFonts w:asciiTheme="minorHAnsi" w:hAnsiTheme="minorHAnsi" w:cstheme="minorHAnsi"/>
              </w:rPr>
              <w:t>if 1</w:t>
            </w:r>
          </w:p>
          <w:p w14:paraId="2644FBD9" w14:textId="77777777" w:rsidR="006D0396" w:rsidRDefault="006D0396" w:rsidP="00774E70">
            <w:pPr>
              <w:pStyle w:val="CommentText"/>
              <w:rPr>
                <w:rFonts w:asciiTheme="minorHAnsi" w:hAnsiTheme="minorHAnsi" w:cstheme="minorHAnsi"/>
              </w:rPr>
            </w:pPr>
          </w:p>
          <w:p w14:paraId="2C90D203" w14:textId="7344C5B7" w:rsidR="006D0396" w:rsidRPr="008A48A4" w:rsidRDefault="006D0396" w:rsidP="00774E70">
            <w:pPr>
              <w:pStyle w:val="CommentText"/>
              <w:rPr>
                <w:rFonts w:asciiTheme="minorHAnsi" w:hAnsiTheme="minorHAnsi" w:cstheme="minorHAnsi"/>
              </w:rPr>
            </w:pPr>
          </w:p>
          <w:p w14:paraId="2FDF618C" w14:textId="768E075B" w:rsidR="006D0396" w:rsidRPr="008A48A4" w:rsidRDefault="006D0396" w:rsidP="00774E70">
            <w:pPr>
              <w:spacing w:line="276" w:lineRule="auto"/>
              <w:contextualSpacing/>
              <w:rPr>
                <w:rFonts w:asciiTheme="minorHAnsi" w:hAnsiTheme="minorHAnsi" w:cstheme="minorHAnsi"/>
                <w:sz w:val="18"/>
                <w:szCs w:val="18"/>
                <w:highlight w:val="red"/>
              </w:rPr>
            </w:pPr>
          </w:p>
        </w:tc>
        <w:tc>
          <w:tcPr>
            <w:tcW w:w="3119" w:type="pct"/>
            <w:shd w:val="clear" w:color="auto" w:fill="auto"/>
          </w:tcPr>
          <w:p w14:paraId="27AE0869" w14:textId="7EDC5829" w:rsidR="006D0396" w:rsidRPr="008A48A4" w:rsidRDefault="006D0396" w:rsidP="00774E70">
            <w:pPr>
              <w:pStyle w:val="CommentText"/>
              <w:rPr>
                <w:rFonts w:asciiTheme="minorHAnsi" w:hAnsiTheme="minorHAnsi" w:cstheme="minorHAnsi"/>
                <w:sz w:val="18"/>
                <w:szCs w:val="18"/>
              </w:rPr>
            </w:pPr>
            <w:r>
              <w:rPr>
                <w:rFonts w:asciiTheme="minorHAnsi" w:hAnsiTheme="minorHAnsi" w:cstheme="minorHAnsi"/>
                <w:sz w:val="18"/>
                <w:szCs w:val="18"/>
              </w:rPr>
              <w:t xml:space="preserve">Abnormal finding for </w:t>
            </w:r>
            <w:r w:rsidRPr="008A48A4">
              <w:rPr>
                <w:rFonts w:asciiTheme="minorHAnsi" w:hAnsiTheme="minorHAnsi" w:cstheme="minorHAnsi"/>
                <w:sz w:val="18"/>
                <w:szCs w:val="18"/>
              </w:rPr>
              <w:t>cranio-facial abnormalities</w:t>
            </w:r>
            <w:r>
              <w:rPr>
                <w:rFonts w:asciiTheme="minorHAnsi" w:hAnsiTheme="minorHAnsi" w:cstheme="minorHAnsi"/>
                <w:sz w:val="18"/>
                <w:szCs w:val="18"/>
              </w:rPr>
              <w:t xml:space="preserve">, </w:t>
            </w:r>
            <w:r w:rsidRPr="003564D0">
              <w:rPr>
                <w:rFonts w:asciiTheme="minorHAnsi" w:hAnsiTheme="minorHAnsi" w:cstheme="minorHAnsi"/>
                <w:sz w:val="18"/>
                <w:szCs w:val="18"/>
              </w:rPr>
              <w:t>musculoskeletal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r>
      <w:tr w:rsidR="006D0396" w:rsidRPr="008A48A4" w14:paraId="13EC180E" w14:textId="28591A42" w:rsidTr="006D0396">
        <w:tc>
          <w:tcPr>
            <w:tcW w:w="389" w:type="pct"/>
          </w:tcPr>
          <w:p w14:paraId="330DC159"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31BF5351"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otor abnormalities (hypotonia, hypertonia, hyperreflexia, spasticity, clonus, extrapyramidal </w:t>
            </w:r>
            <w:proofErr w:type="gramStart"/>
            <w:r w:rsidRPr="008A48A4">
              <w:rPr>
                <w:rFonts w:asciiTheme="minorHAnsi" w:hAnsiTheme="minorHAnsi" w:cstheme="minorHAnsi"/>
                <w:sz w:val="18"/>
                <w:szCs w:val="18"/>
              </w:rPr>
              <w:t>symptoms)§</w:t>
            </w:r>
            <w:proofErr w:type="gramEnd"/>
          </w:p>
        </w:tc>
        <w:tc>
          <w:tcPr>
            <w:tcW w:w="901" w:type="pct"/>
          </w:tcPr>
          <w:p w14:paraId="457D438D" w14:textId="5730B86E" w:rsidR="006D0396" w:rsidRPr="008A48A4" w:rsidRDefault="006D0396"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3119" w:type="pct"/>
          </w:tcPr>
          <w:p w14:paraId="1982FFA2"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3093FFE1" w14:textId="2A152B1B" w:rsidTr="006D0396">
        <w:tc>
          <w:tcPr>
            <w:tcW w:w="389" w:type="pct"/>
          </w:tcPr>
          <w:p w14:paraId="63638B74"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7CE9CE15"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901" w:type="pct"/>
          </w:tcPr>
          <w:p w14:paraId="06E343C0" w14:textId="058F7761" w:rsidR="006D0396" w:rsidRPr="008A48A4" w:rsidRDefault="006D0396"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3119" w:type="pct"/>
          </w:tcPr>
          <w:p w14:paraId="75F7B7B5"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12BDE39A" w14:textId="305A405C" w:rsidTr="006D0396">
        <w:tc>
          <w:tcPr>
            <w:tcW w:w="389" w:type="pct"/>
          </w:tcPr>
          <w:p w14:paraId="38CC2525"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0AB9BE15"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Ocular abnormalities (blindness, </w:t>
            </w:r>
            <w:proofErr w:type="gramStart"/>
            <w:r w:rsidRPr="008A48A4">
              <w:rPr>
                <w:rFonts w:asciiTheme="minorHAnsi" w:hAnsiTheme="minorHAnsi" w:cstheme="minorHAnsi"/>
                <w:sz w:val="18"/>
                <w:szCs w:val="18"/>
              </w:rPr>
              <w:t>other)§</w:t>
            </w:r>
            <w:proofErr w:type="gramEnd"/>
          </w:p>
        </w:tc>
        <w:tc>
          <w:tcPr>
            <w:tcW w:w="901" w:type="pct"/>
          </w:tcPr>
          <w:p w14:paraId="421C7CE6" w14:textId="16E78AB4" w:rsidR="006D0396" w:rsidRDefault="006D0396"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6D0396" w:rsidRPr="00400B8D" w:rsidRDefault="006D0396"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lastRenderedPageBreak/>
              <w:t xml:space="preserve">We </w:t>
            </w:r>
            <w:commentRangeStart w:id="4"/>
            <w:commentRangeStart w:id="5"/>
            <w:r>
              <w:rPr>
                <w:rFonts w:asciiTheme="minorHAnsi" w:hAnsiTheme="minorHAnsi" w:cstheme="minorHAnsi"/>
                <w:sz w:val="18"/>
                <w:szCs w:val="18"/>
              </w:rPr>
              <w:t xml:space="preserve">propose </w:t>
            </w:r>
            <w:commentRangeEnd w:id="4"/>
            <w:r>
              <w:rPr>
                <w:rStyle w:val="CommentReference"/>
                <w:rFonts w:ascii="Calibri" w:eastAsia="Calibri" w:hAnsi="Calibri" w:cs="Calibri"/>
                <w:color w:val="000000"/>
                <w:lang w:eastAsia="en-CA"/>
              </w:rPr>
              <w:commentReference w:id="4"/>
            </w:r>
            <w:commentRangeEnd w:id="5"/>
            <w:r>
              <w:rPr>
                <w:rStyle w:val="CommentReference"/>
                <w:rFonts w:ascii="Calibri" w:eastAsia="Calibri" w:hAnsi="Calibri" w:cs="Calibri"/>
                <w:color w:val="000000"/>
                <w:lang w:eastAsia="en-CA"/>
              </w:rPr>
              <w:commentReference w:id="5"/>
            </w:r>
            <w:r>
              <w:rPr>
                <w:rFonts w:asciiTheme="minorHAnsi" w:hAnsiTheme="minorHAnsi" w:cstheme="minorHAnsi"/>
                <w:sz w:val="18"/>
                <w:szCs w:val="18"/>
              </w:rPr>
              <w:t>to create this based on the following:</w:t>
            </w:r>
          </w:p>
          <w:p w14:paraId="50AD1C18" w14:textId="7620CFC6" w:rsidR="006D0396" w:rsidRPr="008A48A4" w:rsidRDefault="006D0396"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Pr>
                <w:rFonts w:asciiTheme="minorHAnsi" w:hAnsiTheme="minorHAnsi" w:cstheme="minorHAnsi"/>
                <w:sz w:val="18"/>
                <w:szCs w:val="18"/>
              </w:rPr>
              <w:t>, if 1</w:t>
            </w:r>
          </w:p>
          <w:p w14:paraId="4BC0E8CB" w14:textId="77777777" w:rsidR="006D0396" w:rsidRDefault="006D0396" w:rsidP="00774E70">
            <w:pPr>
              <w:spacing w:line="276" w:lineRule="auto"/>
              <w:contextualSpacing/>
              <w:rPr>
                <w:rFonts w:asciiTheme="minorHAnsi" w:hAnsiTheme="minorHAnsi" w:cstheme="minorHAnsi"/>
                <w:sz w:val="18"/>
                <w:szCs w:val="18"/>
              </w:rPr>
            </w:pPr>
          </w:p>
          <w:p w14:paraId="737E3168" w14:textId="77777777" w:rsidR="006D0396" w:rsidRDefault="006D0396" w:rsidP="00774E70">
            <w:pPr>
              <w:spacing w:line="276" w:lineRule="auto"/>
              <w:contextualSpacing/>
              <w:rPr>
                <w:rFonts w:asciiTheme="minorHAnsi" w:hAnsiTheme="minorHAnsi" w:cstheme="minorHAnsi"/>
                <w:sz w:val="18"/>
                <w:szCs w:val="18"/>
                <w:highlight w:val="red"/>
              </w:rPr>
            </w:pPr>
          </w:p>
          <w:p w14:paraId="4F988C04" w14:textId="59F051C7" w:rsidR="006D0396" w:rsidRPr="008A48A4" w:rsidRDefault="006D0396" w:rsidP="00774E70">
            <w:pPr>
              <w:spacing w:line="276" w:lineRule="auto"/>
              <w:contextualSpacing/>
              <w:rPr>
                <w:rFonts w:asciiTheme="minorHAnsi" w:hAnsiTheme="minorHAnsi" w:cstheme="minorHAnsi"/>
                <w:sz w:val="18"/>
                <w:szCs w:val="18"/>
                <w:highlight w:val="red"/>
              </w:rPr>
            </w:pPr>
          </w:p>
        </w:tc>
        <w:tc>
          <w:tcPr>
            <w:tcW w:w="3119" w:type="pct"/>
          </w:tcPr>
          <w:p w14:paraId="0CAC637E" w14:textId="77777777" w:rsidR="006D0396" w:rsidRDefault="006D0396"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lastRenderedPageBreak/>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A077178" w14:textId="77777777" w:rsidR="006D0396" w:rsidRDefault="006D0396" w:rsidP="00774E70">
            <w:pPr>
              <w:pStyle w:val="CommentText"/>
              <w:rPr>
                <w:rFonts w:asciiTheme="minorHAnsi" w:hAnsiTheme="minorHAnsi" w:cstheme="minorHAnsi"/>
                <w:sz w:val="18"/>
                <w:szCs w:val="18"/>
              </w:rPr>
            </w:pPr>
          </w:p>
          <w:p w14:paraId="76F8A655" w14:textId="4A98CBBB" w:rsidR="006D0396" w:rsidRPr="008A48A4" w:rsidRDefault="006D0396"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lastRenderedPageBreak/>
              <w:t>0=No; 1=Yes</w:t>
            </w:r>
          </w:p>
        </w:tc>
      </w:tr>
      <w:tr w:rsidR="006D0396" w:rsidRPr="008A48A4" w14:paraId="77537B4A" w14:textId="3F82997A" w:rsidTr="006D0396">
        <w:tc>
          <w:tcPr>
            <w:tcW w:w="389" w:type="pct"/>
          </w:tcPr>
          <w:p w14:paraId="19D158B9"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0F457984"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901" w:type="pct"/>
          </w:tcPr>
          <w:p w14:paraId="027EE748" w14:textId="5F51CC65" w:rsidR="006D0396" w:rsidRPr="008A48A4" w:rsidRDefault="006D0396"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Pr>
                <w:rFonts w:asciiTheme="minorHAnsi" w:hAnsiTheme="minorHAnsi" w:cstheme="minorHAnsi"/>
                <w:sz w:val="18"/>
                <w:szCs w:val="18"/>
              </w:rPr>
              <w:t>.</w:t>
            </w:r>
          </w:p>
        </w:tc>
        <w:tc>
          <w:tcPr>
            <w:tcW w:w="3119" w:type="pct"/>
          </w:tcPr>
          <w:p w14:paraId="1ABE9C46" w14:textId="4200F6BB" w:rsidR="006D0396" w:rsidRPr="008A48A4" w:rsidRDefault="006D0396" w:rsidP="00774E70">
            <w:pPr>
              <w:pStyle w:val="CommentText"/>
              <w:rPr>
                <w:rFonts w:asciiTheme="minorHAnsi" w:hAnsiTheme="minorHAnsi" w:cstheme="minorHAnsi"/>
                <w:sz w:val="18"/>
                <w:szCs w:val="18"/>
              </w:rPr>
            </w:pPr>
          </w:p>
        </w:tc>
      </w:tr>
      <w:tr w:rsidR="006D0396" w:rsidRPr="008A48A4" w14:paraId="0B8AAB06" w14:textId="05FE59C6" w:rsidTr="006D0396">
        <w:tc>
          <w:tcPr>
            <w:tcW w:w="389" w:type="pct"/>
          </w:tcPr>
          <w:p w14:paraId="58ADCAE1"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1E4D0377" w14:textId="77777777" w:rsidR="006D0396" w:rsidRPr="008A48A4" w:rsidRDefault="006D0396"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proofErr w:type="gramStart"/>
            <w:r w:rsidRPr="008A48A4">
              <w:rPr>
                <w:rFonts w:asciiTheme="minorHAnsi" w:hAnsiTheme="minorHAnsi" w:cstheme="minorHAnsi"/>
                <w:sz w:val="18"/>
                <w:szCs w:val="18"/>
              </w:rPr>
              <w:t>uni</w:t>
            </w:r>
            <w:proofErr w:type="spellEnd"/>
            <w:proofErr w:type="gramEnd"/>
            <w:r w:rsidRPr="008A48A4">
              <w:rPr>
                <w:rFonts w:asciiTheme="minorHAnsi" w:hAnsiTheme="minorHAnsi" w:cstheme="minorHAnsi"/>
                <w:sz w:val="18"/>
                <w:szCs w:val="18"/>
              </w:rPr>
              <w:t xml:space="preserve"> or bilateral clubfoot)</w:t>
            </w:r>
          </w:p>
        </w:tc>
        <w:tc>
          <w:tcPr>
            <w:tcW w:w="901" w:type="pct"/>
          </w:tcPr>
          <w:p w14:paraId="7795F9E0" w14:textId="3630E7B7" w:rsidR="006D0396" w:rsidRDefault="006D0396"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6D0396" w:rsidRDefault="006D0396"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6"/>
            <w:commentRangeStart w:id="7"/>
            <w:r>
              <w:rPr>
                <w:rFonts w:asciiTheme="minorHAnsi" w:hAnsiTheme="minorHAnsi" w:cstheme="minorHAnsi"/>
              </w:rPr>
              <w:t xml:space="preserve">Created </w:t>
            </w:r>
            <w:commentRangeEnd w:id="6"/>
            <w:r>
              <w:rPr>
                <w:rStyle w:val="CommentReference"/>
              </w:rPr>
              <w:commentReference w:id="6"/>
            </w:r>
            <w:commentRangeEnd w:id="7"/>
            <w:r>
              <w:rPr>
                <w:rStyle w:val="CommentReference"/>
              </w:rPr>
              <w:commentReference w:id="7"/>
            </w:r>
            <w:r>
              <w:rPr>
                <w:rFonts w:asciiTheme="minorHAnsi" w:hAnsiTheme="minorHAnsi" w:cstheme="minorHAnsi"/>
              </w:rPr>
              <w:t>based on the following:</w:t>
            </w:r>
          </w:p>
          <w:p w14:paraId="3812FEE4" w14:textId="436F8363" w:rsidR="006D0396" w:rsidRPr="008A48A4" w:rsidRDefault="006D0396"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Pr>
                <w:rFonts w:asciiTheme="minorHAnsi" w:hAnsiTheme="minorHAnsi" w:cstheme="minorHAnsi"/>
              </w:rPr>
              <w:t>, if 1</w:t>
            </w:r>
          </w:p>
          <w:p w14:paraId="6D9AE9D6" w14:textId="65DBBC10" w:rsidR="006D0396" w:rsidRPr="008A48A4" w:rsidRDefault="006D0396" w:rsidP="00774E70">
            <w:pPr>
              <w:rPr>
                <w:rFonts w:asciiTheme="minorHAnsi" w:hAnsiTheme="minorHAnsi" w:cstheme="minorHAnsi"/>
                <w:sz w:val="18"/>
                <w:szCs w:val="18"/>
                <w:highlight w:val="red"/>
              </w:rPr>
            </w:pPr>
          </w:p>
        </w:tc>
        <w:tc>
          <w:tcPr>
            <w:tcW w:w="3119" w:type="pct"/>
          </w:tcPr>
          <w:p w14:paraId="13DE0E3F" w14:textId="77777777" w:rsidR="006D0396" w:rsidRDefault="006D0396"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9C4D595" w14:textId="77777777" w:rsidR="006D0396" w:rsidRDefault="006D0396" w:rsidP="00774E70">
            <w:pPr>
              <w:pStyle w:val="CommentText"/>
              <w:rPr>
                <w:rFonts w:asciiTheme="minorHAnsi" w:hAnsiTheme="minorHAnsi" w:cstheme="minorHAnsi"/>
                <w:sz w:val="18"/>
                <w:szCs w:val="18"/>
              </w:rPr>
            </w:pPr>
          </w:p>
          <w:p w14:paraId="01A195AC" w14:textId="4F4295A3" w:rsidR="006D0396" w:rsidRPr="00585C2A" w:rsidRDefault="006D0396"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r>
      <w:tr w:rsidR="006D0396" w:rsidRPr="008A48A4" w14:paraId="6CDA10C0" w14:textId="284B7CB6" w:rsidTr="006D0396">
        <w:tc>
          <w:tcPr>
            <w:tcW w:w="389" w:type="pct"/>
          </w:tcPr>
          <w:p w14:paraId="61CFC0E5"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7A280879"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901" w:type="pct"/>
          </w:tcPr>
          <w:p w14:paraId="6EDB4377" w14:textId="77777777" w:rsidR="006D0396" w:rsidRDefault="006D0396"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6D0396" w:rsidRDefault="006D0396" w:rsidP="00774E70">
            <w:pPr>
              <w:pStyle w:val="CommentText"/>
              <w:numPr>
                <w:ilvl w:val="0"/>
                <w:numId w:val="2"/>
              </w:numPr>
              <w:rPr>
                <w:rFonts w:asciiTheme="minorHAnsi" w:hAnsiTheme="minorHAnsi" w:cstheme="minorHAnsi"/>
              </w:rPr>
            </w:pPr>
            <w:r>
              <w:rPr>
                <w:rFonts w:asciiTheme="minorHAnsi" w:hAnsiTheme="minorHAnsi" w:cstheme="minorHAnsi"/>
              </w:rPr>
              <w:t xml:space="preserve">Propose to create based on the </w:t>
            </w:r>
            <w:commentRangeStart w:id="8"/>
            <w:commentRangeStart w:id="9"/>
            <w:r>
              <w:rPr>
                <w:rFonts w:asciiTheme="minorHAnsi" w:hAnsiTheme="minorHAnsi" w:cstheme="minorHAnsi"/>
              </w:rPr>
              <w:t>following</w:t>
            </w:r>
            <w:commentRangeEnd w:id="8"/>
            <w:r>
              <w:rPr>
                <w:rStyle w:val="CommentReference"/>
              </w:rPr>
              <w:commentReference w:id="8"/>
            </w:r>
            <w:commentRangeEnd w:id="9"/>
            <w:r>
              <w:rPr>
                <w:rStyle w:val="CommentReference"/>
              </w:rPr>
              <w:commentReference w:id="9"/>
            </w:r>
            <w:r>
              <w:rPr>
                <w:rFonts w:asciiTheme="minorHAnsi" w:hAnsiTheme="minorHAnsi" w:cstheme="minorHAnsi"/>
              </w:rPr>
              <w:t>:</w:t>
            </w:r>
          </w:p>
          <w:p w14:paraId="36122CC7" w14:textId="65B5646E" w:rsidR="006D0396" w:rsidRPr="008A48A4" w:rsidRDefault="006D0396"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6D0396" w:rsidRPr="008A48A4" w:rsidRDefault="006D0396"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6D0396" w:rsidRPr="008A48A4" w:rsidRDefault="006D0396"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6D0396" w:rsidRDefault="006D0396"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6D0396" w:rsidRPr="008A48A4" w:rsidRDefault="006D0396"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6D0396" w:rsidRPr="008A48A4" w:rsidRDefault="006D0396"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6D0396" w:rsidRPr="008A48A4" w:rsidRDefault="006D0396"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6D0396" w:rsidRPr="00241753" w:rsidRDefault="006D0396"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3119" w:type="pct"/>
          </w:tcPr>
          <w:p w14:paraId="6AC18F65" w14:textId="0CDADEF6" w:rsidR="006D0396" w:rsidRPr="008A48A4" w:rsidRDefault="006D0396" w:rsidP="00774E70">
            <w:pPr>
              <w:pStyle w:val="CommentText"/>
              <w:rPr>
                <w:rFonts w:asciiTheme="minorHAnsi" w:hAnsiTheme="minorHAnsi" w:cstheme="minorHAnsi"/>
                <w:sz w:val="18"/>
                <w:szCs w:val="18"/>
              </w:rPr>
            </w:pPr>
          </w:p>
        </w:tc>
      </w:tr>
      <w:tr w:rsidR="006D0396" w:rsidRPr="008A48A4" w14:paraId="2AAF5202" w14:textId="4DB3B8BF" w:rsidTr="006D0396">
        <w:tc>
          <w:tcPr>
            <w:tcW w:w="389" w:type="pct"/>
          </w:tcPr>
          <w:p w14:paraId="04C18D44" w14:textId="7B5CF2B4" w:rsidR="006D0396" w:rsidRPr="008A48A4" w:rsidRDefault="006D0396"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590" w:type="pct"/>
          </w:tcPr>
          <w:p w14:paraId="10551264"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901" w:type="pct"/>
          </w:tcPr>
          <w:p w14:paraId="2D5307EA" w14:textId="1DF5FA09" w:rsidR="006D0396" w:rsidRPr="008A48A4" w:rsidRDefault="006D0396"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3119" w:type="pct"/>
          </w:tcPr>
          <w:p w14:paraId="0677E803"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06D57E1F" w14:textId="1B0CE45D" w:rsidTr="006D0396">
        <w:tc>
          <w:tcPr>
            <w:tcW w:w="389" w:type="pct"/>
          </w:tcPr>
          <w:p w14:paraId="22E9DBBD"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009FA04E"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development (expressive and receptive language, fine and gross motor skills, attention and executive function, memory and learning, socioemotional </w:t>
            </w:r>
            <w:r w:rsidRPr="008A48A4">
              <w:rPr>
                <w:rFonts w:asciiTheme="minorHAnsi" w:hAnsiTheme="minorHAnsi" w:cstheme="minorHAnsi"/>
                <w:sz w:val="18"/>
                <w:szCs w:val="18"/>
              </w:rPr>
              <w:lastRenderedPageBreak/>
              <w:t>development, overall neurodevelopmental score)</w:t>
            </w:r>
          </w:p>
        </w:tc>
        <w:tc>
          <w:tcPr>
            <w:tcW w:w="901" w:type="pct"/>
          </w:tcPr>
          <w:p w14:paraId="3126149A" w14:textId="51D12065" w:rsidR="006D0396" w:rsidRPr="008A48A4" w:rsidRDefault="006D0396"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w:t>
            </w:r>
          </w:p>
        </w:tc>
        <w:tc>
          <w:tcPr>
            <w:tcW w:w="3119" w:type="pct"/>
          </w:tcPr>
          <w:p w14:paraId="165EF250"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32D4BB71" w14:textId="487CCA94" w:rsidTr="006D0396">
        <w:tc>
          <w:tcPr>
            <w:tcW w:w="389" w:type="pct"/>
          </w:tcPr>
          <w:p w14:paraId="47541E10"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01123700"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901" w:type="pct"/>
          </w:tcPr>
          <w:p w14:paraId="6CF89337" w14:textId="2F56C22A" w:rsidR="006D0396" w:rsidRPr="008A48A4" w:rsidRDefault="006D0396"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3119" w:type="pct"/>
          </w:tcPr>
          <w:p w14:paraId="58468593"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3F7D6336" w14:textId="6CD8BBE6" w:rsidTr="006D0396">
        <w:tc>
          <w:tcPr>
            <w:tcW w:w="389" w:type="pct"/>
          </w:tcPr>
          <w:p w14:paraId="2627999F" w14:textId="1EAEAF87" w:rsidR="006D0396" w:rsidRPr="008A48A4" w:rsidRDefault="006D0396"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590" w:type="pct"/>
          </w:tcPr>
          <w:p w14:paraId="583D373F" w14:textId="4906A3E4"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901" w:type="pct"/>
          </w:tcPr>
          <w:p w14:paraId="55989D19" w14:textId="37C393E2"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3119" w:type="pct"/>
          </w:tcPr>
          <w:p w14:paraId="32C55A99" w14:textId="6592CB38"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w:t>
            </w:r>
            <w:proofErr w:type="gramStart"/>
            <w:r w:rsidRPr="008A48A4">
              <w:rPr>
                <w:rFonts w:asciiTheme="minorHAnsi" w:hAnsiTheme="minorHAnsi" w:cstheme="minorHAnsi"/>
                <w:sz w:val="18"/>
                <w:szCs w:val="18"/>
              </w:rPr>
              <w:t>study;  999</w:t>
            </w:r>
            <w:proofErr w:type="gramEnd"/>
            <w:r w:rsidRPr="008A48A4">
              <w:rPr>
                <w:rFonts w:asciiTheme="minorHAnsi" w:hAnsiTheme="minorHAnsi" w:cstheme="minorHAnsi"/>
                <w:sz w:val="18"/>
                <w:szCs w:val="18"/>
              </w:rPr>
              <w:t>=Missing</w:t>
            </w:r>
          </w:p>
        </w:tc>
      </w:tr>
      <w:tr w:rsidR="006D0396" w:rsidRPr="008A48A4" w14:paraId="29EF2AA5" w14:textId="014F54A1" w:rsidTr="006D0396">
        <w:tc>
          <w:tcPr>
            <w:tcW w:w="389" w:type="pct"/>
          </w:tcPr>
          <w:p w14:paraId="5CB92E22"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472BB348" w14:textId="10E92B04"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901" w:type="pct"/>
          </w:tcPr>
          <w:p w14:paraId="72899E54" w14:textId="307EAC18"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3119" w:type="pct"/>
          </w:tcPr>
          <w:p w14:paraId="61151DA1"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0= No education; 1=Primary </w:t>
            </w:r>
            <w:proofErr w:type="gramStart"/>
            <w:r w:rsidRPr="008A48A4">
              <w:rPr>
                <w:rFonts w:asciiTheme="minorHAnsi" w:hAnsiTheme="minorHAnsi" w:cstheme="minorHAnsi"/>
                <w:sz w:val="18"/>
                <w:szCs w:val="18"/>
              </w:rPr>
              <w:t>school ;</w:t>
            </w:r>
            <w:proofErr w:type="gramEnd"/>
            <w:r w:rsidRPr="008A48A4">
              <w:rPr>
                <w:rFonts w:asciiTheme="minorHAnsi" w:hAnsiTheme="minorHAnsi" w:cstheme="minorHAnsi"/>
                <w:sz w:val="18"/>
                <w:szCs w:val="18"/>
              </w:rPr>
              <w:t xml:space="preserve"> 2=Secondary school ; 3=Some college; 4=Bachelor's degree ; 5=Graduate or Professional degree ; 777=Other ; 888=Not reported by study ;999=Missing</w:t>
            </w:r>
          </w:p>
        </w:tc>
      </w:tr>
      <w:tr w:rsidR="006D0396" w:rsidRPr="008A48A4" w14:paraId="277E119D" w14:textId="31B8E159" w:rsidTr="006D0396">
        <w:tc>
          <w:tcPr>
            <w:tcW w:w="389" w:type="pct"/>
          </w:tcPr>
          <w:p w14:paraId="0DB65836"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762D740" w14:textId="31C2344D"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901" w:type="pct"/>
          </w:tcPr>
          <w:p w14:paraId="15E87E9B" w14:textId="4D0BB157" w:rsidR="006D0396" w:rsidRPr="008A48A4" w:rsidRDefault="006D0396"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3119" w:type="pct"/>
          </w:tcPr>
          <w:p w14:paraId="3B3CE6B2"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r>
      <w:tr w:rsidR="006D0396" w:rsidRPr="008A48A4" w14:paraId="7E845C57" w14:textId="3A4DAD13" w:rsidTr="006D0396">
        <w:tc>
          <w:tcPr>
            <w:tcW w:w="389" w:type="pct"/>
          </w:tcPr>
          <w:p w14:paraId="7A7D8D23"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3D9C6EC7" w14:textId="2842FF31"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901" w:type="pct"/>
          </w:tcPr>
          <w:p w14:paraId="355293E6" w14:textId="1609E4FE"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3119" w:type="pct"/>
          </w:tcPr>
          <w:p w14:paraId="02ACD924"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r>
      <w:tr w:rsidR="006D0396" w:rsidRPr="008A48A4" w14:paraId="1A183AEF" w14:textId="78467AF3" w:rsidTr="006D0396">
        <w:tc>
          <w:tcPr>
            <w:tcW w:w="389" w:type="pct"/>
          </w:tcPr>
          <w:p w14:paraId="467BAC0F"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11849D02" w14:textId="32760BD9"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901" w:type="pct"/>
          </w:tcPr>
          <w:p w14:paraId="27881C3C" w14:textId="43330F2B" w:rsidR="006D0396" w:rsidRPr="008A48A4" w:rsidRDefault="006D0396"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3119" w:type="pct"/>
          </w:tcPr>
          <w:p w14:paraId="5E248054" w14:textId="77777777" w:rsidR="006D0396" w:rsidRDefault="006D0396"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6D0396" w:rsidRPr="00D740B8" w:rsidRDefault="006D0396" w:rsidP="00774E70">
            <w:pPr>
              <w:pStyle w:val="CommentText"/>
              <w:rPr>
                <w:rFonts w:asciiTheme="minorHAnsi" w:hAnsiTheme="minorHAnsi" w:cstheme="minorHAnsi"/>
              </w:rPr>
            </w:pPr>
            <w:r w:rsidRPr="00D740B8">
              <w:rPr>
                <w:rFonts w:asciiTheme="minorHAnsi" w:hAnsiTheme="minorHAnsi" w:cstheme="minorHAnsi"/>
              </w:rPr>
              <w:t xml:space="preserve">888=Not measured by the </w:t>
            </w:r>
            <w:proofErr w:type="gramStart"/>
            <w:r w:rsidRPr="00D740B8">
              <w:rPr>
                <w:rFonts w:asciiTheme="minorHAnsi" w:hAnsiTheme="minorHAnsi" w:cstheme="minorHAnsi"/>
              </w:rPr>
              <w:t>study;</w:t>
            </w:r>
            <w:proofErr w:type="gramEnd"/>
            <w:r w:rsidRPr="00D740B8">
              <w:rPr>
                <w:rFonts w:asciiTheme="minorHAnsi" w:hAnsiTheme="minorHAnsi" w:cstheme="minorHAnsi"/>
              </w:rPr>
              <w:t xml:space="preserve"> </w:t>
            </w:r>
          </w:p>
          <w:p w14:paraId="2BB000B7" w14:textId="73261B7F" w:rsidR="006D0396" w:rsidRPr="008A48A4" w:rsidRDefault="006D0396" w:rsidP="00774E70">
            <w:pPr>
              <w:pStyle w:val="CommentText"/>
              <w:rPr>
                <w:rFonts w:asciiTheme="minorHAnsi" w:hAnsiTheme="minorHAnsi" w:cstheme="minorHAnsi"/>
              </w:rPr>
            </w:pPr>
            <w:r w:rsidRPr="00D740B8">
              <w:rPr>
                <w:rFonts w:asciiTheme="minorHAnsi" w:hAnsiTheme="minorHAnsi" w:cstheme="minorHAnsi"/>
              </w:rPr>
              <w:t>999=Missing</w:t>
            </w:r>
          </w:p>
        </w:tc>
      </w:tr>
      <w:tr w:rsidR="006D0396" w:rsidRPr="008A48A4" w14:paraId="1F029570" w14:textId="4DBB1D80" w:rsidTr="006D0396">
        <w:tc>
          <w:tcPr>
            <w:tcW w:w="389" w:type="pct"/>
          </w:tcPr>
          <w:p w14:paraId="1C26D96A"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196F83B6" w14:textId="77777777" w:rsidR="006D0396" w:rsidRPr="008A48A4" w:rsidRDefault="006D0396" w:rsidP="00774E70">
            <w:pPr>
              <w:spacing w:line="276" w:lineRule="auto"/>
              <w:contextualSpacing/>
              <w:rPr>
                <w:rFonts w:asciiTheme="minorHAnsi" w:hAnsiTheme="minorHAnsi" w:cstheme="minorHAnsi"/>
                <w:sz w:val="18"/>
                <w:szCs w:val="18"/>
              </w:rPr>
            </w:pPr>
          </w:p>
        </w:tc>
        <w:tc>
          <w:tcPr>
            <w:tcW w:w="901" w:type="pct"/>
          </w:tcPr>
          <w:p w14:paraId="661CAC8A" w14:textId="0011545D"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3119" w:type="pct"/>
          </w:tcPr>
          <w:p w14:paraId="66E0D51C" w14:textId="77777777" w:rsidR="006D0396" w:rsidRDefault="006D0396"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6D0396" w:rsidRPr="00D740B8" w:rsidRDefault="006D0396"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w:t>
            </w:r>
            <w:proofErr w:type="gramStart"/>
            <w:r w:rsidRPr="00D740B8">
              <w:rPr>
                <w:rFonts w:asciiTheme="minorHAnsi" w:hAnsiTheme="minorHAnsi" w:cstheme="minorHAnsi"/>
                <w:sz w:val="18"/>
                <w:szCs w:val="18"/>
              </w:rPr>
              <w:t>study;</w:t>
            </w:r>
            <w:proofErr w:type="gramEnd"/>
            <w:r w:rsidRPr="00D740B8">
              <w:rPr>
                <w:rFonts w:asciiTheme="minorHAnsi" w:hAnsiTheme="minorHAnsi" w:cstheme="minorHAnsi"/>
                <w:sz w:val="18"/>
                <w:szCs w:val="18"/>
              </w:rPr>
              <w:t xml:space="preserve"> </w:t>
            </w:r>
          </w:p>
          <w:p w14:paraId="751418A6" w14:textId="115FAE53" w:rsidR="006D0396" w:rsidRPr="008A48A4" w:rsidRDefault="006D0396"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r>
      <w:tr w:rsidR="006D0396" w:rsidRPr="008A48A4" w14:paraId="2B5764F8" w14:textId="08421122" w:rsidTr="006D0396">
        <w:tc>
          <w:tcPr>
            <w:tcW w:w="389" w:type="pct"/>
          </w:tcPr>
          <w:p w14:paraId="4853DF64"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54ADD1D3"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901" w:type="pct"/>
          </w:tcPr>
          <w:p w14:paraId="6DBCA74A" w14:textId="16ED9290" w:rsidR="006D0396" w:rsidRPr="008A48A4" w:rsidRDefault="006D0396" w:rsidP="00774E70">
            <w:pPr>
              <w:spacing w:line="276" w:lineRule="auto"/>
              <w:contextualSpacing/>
              <w:rPr>
                <w:rFonts w:asciiTheme="minorHAnsi" w:hAnsiTheme="minorHAnsi" w:cstheme="minorHAnsi"/>
                <w:sz w:val="18"/>
                <w:szCs w:val="18"/>
              </w:rPr>
            </w:pPr>
            <w:commentRangeStart w:id="10"/>
            <w:commentRangeStart w:id="11"/>
            <w:proofErr w:type="spellStart"/>
            <w:r w:rsidRPr="008A48A4">
              <w:rPr>
                <w:rFonts w:asciiTheme="minorHAnsi" w:hAnsiTheme="minorHAnsi" w:cstheme="minorHAnsi"/>
                <w:sz w:val="18"/>
                <w:szCs w:val="18"/>
              </w:rPr>
              <w:t>Ses</w:t>
            </w:r>
            <w:commentRangeEnd w:id="10"/>
            <w:proofErr w:type="spellEnd"/>
            <w:r>
              <w:rPr>
                <w:rStyle w:val="CommentReference"/>
                <w:rFonts w:ascii="Calibri" w:eastAsia="Calibri" w:hAnsi="Calibri" w:cs="Calibri"/>
                <w:color w:val="000000"/>
                <w:lang w:eastAsia="en-CA"/>
              </w:rPr>
              <w:commentReference w:id="10"/>
            </w:r>
            <w:commentRangeEnd w:id="11"/>
            <w:r>
              <w:rPr>
                <w:rStyle w:val="CommentReference"/>
                <w:rFonts w:ascii="Calibri" w:eastAsia="Calibri" w:hAnsi="Calibri" w:cs="Calibri"/>
                <w:color w:val="000000"/>
                <w:lang w:eastAsia="en-CA"/>
              </w:rPr>
              <w:commentReference w:id="11"/>
            </w:r>
          </w:p>
        </w:tc>
        <w:tc>
          <w:tcPr>
            <w:tcW w:w="3119" w:type="pct"/>
          </w:tcPr>
          <w:p w14:paraId="3F1BAD82"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ocioeconomic status identified as low, </w:t>
            </w:r>
            <w:proofErr w:type="gramStart"/>
            <w:r w:rsidRPr="008A48A4">
              <w:rPr>
                <w:rFonts w:asciiTheme="minorHAnsi" w:hAnsiTheme="minorHAnsi" w:cstheme="minorHAnsi"/>
                <w:sz w:val="18"/>
                <w:szCs w:val="18"/>
              </w:rPr>
              <w:t>medium</w:t>
            </w:r>
            <w:proofErr w:type="gramEnd"/>
            <w:r w:rsidRPr="008A48A4">
              <w:rPr>
                <w:rFonts w:asciiTheme="minorHAnsi" w:hAnsiTheme="minorHAnsi" w:cstheme="minorHAnsi"/>
                <w:sz w:val="18"/>
                <w:szCs w:val="18"/>
              </w:rPr>
              <w:t xml:space="preserve"> or high SES, or income</w:t>
            </w:r>
          </w:p>
          <w:p w14:paraId="632BC0C3" w14:textId="43C158B4"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w:t>
            </w:r>
            <w:proofErr w:type="gramStart"/>
            <w:r w:rsidRPr="008A48A4">
              <w:rPr>
                <w:rFonts w:asciiTheme="minorHAnsi" w:hAnsiTheme="minorHAnsi" w:cstheme="minorHAnsi"/>
                <w:sz w:val="18"/>
                <w:szCs w:val="18"/>
              </w:rPr>
              <w:t>High ;</w:t>
            </w:r>
            <w:proofErr w:type="gramEnd"/>
            <w:r w:rsidRPr="008A48A4">
              <w:rPr>
                <w:rFonts w:asciiTheme="minorHAnsi" w:hAnsiTheme="minorHAnsi" w:cstheme="minorHAnsi"/>
                <w:sz w:val="18"/>
                <w:szCs w:val="18"/>
              </w:rPr>
              <w:t xml:space="preserve"> 777=Other ; 888=Not reported by study ; 999=Missing</w:t>
            </w:r>
          </w:p>
        </w:tc>
      </w:tr>
      <w:tr w:rsidR="006D0396" w:rsidRPr="008A48A4" w14:paraId="6DF075A4" w14:textId="04D01E99" w:rsidTr="006D0396">
        <w:tc>
          <w:tcPr>
            <w:tcW w:w="389" w:type="pct"/>
          </w:tcPr>
          <w:p w14:paraId="52C9455A"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0E765D92"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moking, illicit </w:t>
            </w:r>
            <w:proofErr w:type="gramStart"/>
            <w:r w:rsidRPr="008A48A4">
              <w:rPr>
                <w:rFonts w:asciiTheme="minorHAnsi" w:hAnsiTheme="minorHAnsi" w:cstheme="minorHAnsi"/>
                <w:sz w:val="18"/>
                <w:szCs w:val="18"/>
              </w:rPr>
              <w:t>drug</w:t>
            </w:r>
            <w:proofErr w:type="gramEnd"/>
            <w:r w:rsidRPr="008A48A4">
              <w:rPr>
                <w:rFonts w:asciiTheme="minorHAnsi" w:hAnsiTheme="minorHAnsi" w:cstheme="minorHAnsi"/>
                <w:sz w:val="18"/>
                <w:szCs w:val="18"/>
              </w:rPr>
              <w:t xml:space="preserve"> and alcohol use</w:t>
            </w:r>
          </w:p>
        </w:tc>
        <w:tc>
          <w:tcPr>
            <w:tcW w:w="901" w:type="pct"/>
          </w:tcPr>
          <w:p w14:paraId="1A56AD15"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6D0396" w:rsidRPr="008A48A4" w:rsidRDefault="006D0396" w:rsidP="00774E70">
            <w:pPr>
              <w:spacing w:line="276" w:lineRule="auto"/>
              <w:contextualSpacing/>
              <w:rPr>
                <w:rFonts w:asciiTheme="minorHAnsi" w:hAnsiTheme="minorHAnsi" w:cstheme="minorHAnsi"/>
                <w:sz w:val="18"/>
                <w:szCs w:val="18"/>
              </w:rPr>
            </w:pPr>
          </w:p>
          <w:p w14:paraId="1AF18528" w14:textId="77777777" w:rsidR="006D0396" w:rsidRPr="008A48A4" w:rsidRDefault="006D0396" w:rsidP="00774E70">
            <w:pPr>
              <w:spacing w:line="276" w:lineRule="auto"/>
              <w:contextualSpacing/>
              <w:rPr>
                <w:rFonts w:asciiTheme="minorHAnsi" w:hAnsiTheme="minorHAnsi" w:cstheme="minorHAnsi"/>
                <w:sz w:val="18"/>
                <w:szCs w:val="18"/>
              </w:rPr>
            </w:pPr>
          </w:p>
          <w:p w14:paraId="692A547E" w14:textId="77777777" w:rsidR="006D0396" w:rsidRPr="008A48A4" w:rsidRDefault="006D0396" w:rsidP="00774E70">
            <w:pPr>
              <w:spacing w:line="276" w:lineRule="auto"/>
              <w:contextualSpacing/>
              <w:rPr>
                <w:rFonts w:asciiTheme="minorHAnsi" w:hAnsiTheme="minorHAnsi" w:cstheme="minorHAnsi"/>
                <w:sz w:val="18"/>
                <w:szCs w:val="18"/>
              </w:rPr>
            </w:pPr>
          </w:p>
          <w:p w14:paraId="55AD7AC8" w14:textId="28EB816F" w:rsidR="006D0396" w:rsidRPr="008A48A4" w:rsidRDefault="006D0396"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Pr>
                <w:rFonts w:asciiTheme="minorHAnsi" w:hAnsiTheme="minorHAnsi" w:cstheme="minorHAnsi"/>
                <w:sz w:val="18"/>
                <w:szCs w:val="18"/>
              </w:rPr>
              <w:t>_bin</w:t>
            </w:r>
            <w:proofErr w:type="spellEnd"/>
          </w:p>
          <w:p w14:paraId="33F5AFB4" w14:textId="77777777" w:rsidR="006D0396" w:rsidRPr="008A48A4" w:rsidRDefault="006D0396" w:rsidP="00774E70">
            <w:pPr>
              <w:spacing w:line="276" w:lineRule="auto"/>
              <w:contextualSpacing/>
              <w:rPr>
                <w:rFonts w:asciiTheme="minorHAnsi" w:hAnsiTheme="minorHAnsi" w:cstheme="minorHAnsi"/>
                <w:sz w:val="18"/>
                <w:szCs w:val="18"/>
              </w:rPr>
            </w:pPr>
          </w:p>
          <w:p w14:paraId="0ACDAF68" w14:textId="07BA3A82"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3119" w:type="pct"/>
          </w:tcPr>
          <w:p w14:paraId="565A9F4A" w14:textId="56FEA6A0"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r>
      <w:tr w:rsidR="006D0396" w:rsidRPr="008A48A4" w14:paraId="2EB71078" w14:textId="119C2ECE" w:rsidTr="006D0396">
        <w:tc>
          <w:tcPr>
            <w:tcW w:w="389" w:type="pct"/>
          </w:tcPr>
          <w:p w14:paraId="3CDDF8FC"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AA59E4F" w14:textId="5AC6CC36"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r>
              <w:rPr>
                <w:rFonts w:asciiTheme="minorHAnsi" w:hAnsiTheme="minorHAnsi" w:cstheme="minorHAnsi"/>
                <w:sz w:val="18"/>
                <w:szCs w:val="18"/>
              </w:rPr>
              <w:t xml:space="preserve"> </w:t>
            </w:r>
            <w:r w:rsidRPr="00850EA9">
              <w:rPr>
                <w:rFonts w:asciiTheme="minorHAnsi" w:hAnsiTheme="minorHAnsi" w:cstheme="minorHAnsi"/>
                <w:sz w:val="18"/>
                <w:szCs w:val="18"/>
                <w:highlight w:val="yellow"/>
              </w:rPr>
              <w:t>-&gt; this will be changed to teratogenic drug use</w:t>
            </w:r>
          </w:p>
        </w:tc>
        <w:tc>
          <w:tcPr>
            <w:tcW w:w="901" w:type="pct"/>
          </w:tcPr>
          <w:p w14:paraId="3F961390" w14:textId="3B732F51" w:rsidR="006D0396" w:rsidRPr="00F915B2" w:rsidRDefault="006D0396"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drugs_prescr</w:t>
            </w:r>
            <w:proofErr w:type="spellEnd"/>
          </w:p>
          <w:p w14:paraId="76E4806F" w14:textId="728AFEF9" w:rsidR="006D0396" w:rsidRPr="00F915B2" w:rsidRDefault="006D0396" w:rsidP="00774E70">
            <w:pPr>
              <w:spacing w:line="276" w:lineRule="auto"/>
              <w:contextualSpacing/>
              <w:rPr>
                <w:rFonts w:asciiTheme="minorHAnsi" w:hAnsiTheme="minorHAnsi" w:cstheme="minorHAnsi"/>
                <w:strike/>
                <w:sz w:val="18"/>
                <w:szCs w:val="18"/>
              </w:rPr>
            </w:pPr>
          </w:p>
          <w:p w14:paraId="596491DD" w14:textId="3D65D42C" w:rsidR="006D0396" w:rsidRPr="00F915B2" w:rsidRDefault="006D0396" w:rsidP="00774E70">
            <w:pPr>
              <w:pStyle w:val="ListParagraph"/>
              <w:numPr>
                <w:ilvl w:val="0"/>
                <w:numId w:val="2"/>
              </w:numPr>
              <w:spacing w:line="276" w:lineRule="auto"/>
              <w:rPr>
                <w:rFonts w:asciiTheme="minorHAnsi" w:hAnsiTheme="minorHAnsi" w:cstheme="minorHAnsi"/>
                <w:strike/>
                <w:sz w:val="18"/>
                <w:szCs w:val="18"/>
              </w:rPr>
            </w:pPr>
            <w:r w:rsidRPr="00F915B2">
              <w:rPr>
                <w:rFonts w:asciiTheme="minorHAnsi" w:hAnsiTheme="minorHAnsi" w:cstheme="minorHAnsi"/>
                <w:strike/>
                <w:sz w:val="18"/>
                <w:szCs w:val="18"/>
              </w:rPr>
              <w:t>We propose to create based on the following:</w:t>
            </w:r>
          </w:p>
          <w:p w14:paraId="7E8DA290" w14:textId="1B9663BC" w:rsidR="006D0396" w:rsidRPr="00F915B2" w:rsidRDefault="006D0396"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med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anticonvuls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fertil_bin</w:t>
            </w:r>
            <w:proofErr w:type="spellEnd"/>
            <w:r w:rsidRPr="00F915B2">
              <w:rPr>
                <w:rFonts w:asciiTheme="minorHAnsi" w:hAnsiTheme="minorHAnsi" w:cstheme="minorHAnsi"/>
                <w:strike/>
                <w:sz w:val="18"/>
                <w:szCs w:val="18"/>
              </w:rPr>
              <w:t xml:space="preserve"> if 1</w:t>
            </w:r>
          </w:p>
          <w:p w14:paraId="712338C0" w14:textId="77777777" w:rsidR="006D0396" w:rsidRPr="00F915B2" w:rsidRDefault="006D0396" w:rsidP="00774E70">
            <w:pPr>
              <w:spacing w:line="276" w:lineRule="auto"/>
              <w:contextualSpacing/>
              <w:rPr>
                <w:rFonts w:asciiTheme="minorHAnsi" w:hAnsiTheme="minorHAnsi" w:cstheme="minorHAnsi"/>
                <w:strike/>
                <w:sz w:val="18"/>
                <w:szCs w:val="18"/>
              </w:rPr>
            </w:pPr>
          </w:p>
          <w:p w14:paraId="7E7DC9CC" w14:textId="77777777" w:rsidR="006D0396" w:rsidRDefault="006D0396" w:rsidP="00487AC5">
            <w:pPr>
              <w:spacing w:line="276" w:lineRule="auto"/>
              <w:contextualSpacing/>
              <w:rPr>
                <w:rFonts w:asciiTheme="minorHAnsi" w:hAnsiTheme="minorHAnsi" w:cstheme="minorHAnsi"/>
                <w:strike/>
                <w:sz w:val="18"/>
                <w:szCs w:val="18"/>
              </w:rPr>
            </w:pPr>
            <w:r w:rsidRPr="00F915B2">
              <w:rPr>
                <w:rFonts w:asciiTheme="minorHAnsi" w:hAnsiTheme="minorHAnsi" w:cstheme="minorHAnsi"/>
                <w:strike/>
                <w:sz w:val="18"/>
                <w:szCs w:val="18"/>
              </w:rPr>
              <w:t xml:space="preserve">med if 1-11 or </w:t>
            </w:r>
            <w:commentRangeStart w:id="12"/>
            <w:commentRangeStart w:id="13"/>
            <w:r w:rsidRPr="00F915B2">
              <w:rPr>
                <w:rFonts w:asciiTheme="minorHAnsi" w:hAnsiTheme="minorHAnsi" w:cstheme="minorHAnsi"/>
                <w:strike/>
                <w:sz w:val="18"/>
                <w:szCs w:val="18"/>
              </w:rPr>
              <w:t>777</w:t>
            </w:r>
            <w:commentRangeEnd w:id="12"/>
            <w:r w:rsidRPr="00F915B2">
              <w:rPr>
                <w:rStyle w:val="CommentReference"/>
                <w:rFonts w:ascii="Calibri" w:eastAsia="Calibri" w:hAnsi="Calibri" w:cs="Calibri"/>
                <w:strike/>
                <w:color w:val="000000"/>
                <w:lang w:eastAsia="en-CA"/>
              </w:rPr>
              <w:commentReference w:id="12"/>
            </w:r>
            <w:commentRangeEnd w:id="13"/>
            <w:r w:rsidRPr="00F915B2">
              <w:rPr>
                <w:rStyle w:val="CommentReference"/>
                <w:rFonts w:ascii="Calibri" w:eastAsia="Calibri" w:hAnsi="Calibri" w:cs="Calibri"/>
                <w:strike/>
                <w:color w:val="000000"/>
                <w:lang w:eastAsia="en-CA"/>
              </w:rPr>
              <w:commentReference w:id="13"/>
            </w:r>
          </w:p>
          <w:p w14:paraId="134871D9" w14:textId="11B6BEEB" w:rsidR="006D0396" w:rsidRDefault="006D0396" w:rsidP="00487AC5">
            <w:pPr>
              <w:spacing w:line="276" w:lineRule="auto"/>
              <w:contextualSpacing/>
              <w:rPr>
                <w:rFonts w:asciiTheme="minorHAnsi" w:hAnsiTheme="minorHAnsi" w:cstheme="minorHAnsi"/>
                <w:strike/>
                <w:sz w:val="18"/>
                <w:szCs w:val="18"/>
              </w:rPr>
            </w:pPr>
          </w:p>
          <w:p w14:paraId="2AC6E7DB" w14:textId="54864F2D" w:rsidR="006D0396" w:rsidRDefault="006D0396" w:rsidP="00487AC5">
            <w:pPr>
              <w:spacing w:line="276" w:lineRule="auto"/>
              <w:contextualSpacing/>
              <w:rPr>
                <w:rFonts w:asciiTheme="minorHAnsi" w:hAnsiTheme="minorHAnsi" w:cstheme="minorHAnsi"/>
                <w:strike/>
                <w:sz w:val="18"/>
                <w:szCs w:val="18"/>
              </w:rPr>
            </w:pPr>
            <w:r>
              <w:rPr>
                <w:rFonts w:asciiTheme="minorHAnsi" w:hAnsiTheme="minorHAnsi" w:cstheme="minorHAnsi"/>
                <w:strike/>
                <w:sz w:val="18"/>
                <w:szCs w:val="18"/>
              </w:rPr>
              <w:lastRenderedPageBreak/>
              <w:t>Computed based on the following:</w:t>
            </w:r>
          </w:p>
          <w:p w14:paraId="6A9B0E30" w14:textId="54D7E45C" w:rsidR="006D0396" w:rsidRDefault="006D0396" w:rsidP="00C57B56">
            <w:pPr>
              <w:rPr>
                <w:lang w:val="en-US"/>
              </w:rPr>
            </w:pPr>
            <w:proofErr w:type="spellStart"/>
            <w:r>
              <w:rPr>
                <w:lang w:val="en-US"/>
              </w:rPr>
              <w:t>med_anticonvuls_bin</w:t>
            </w:r>
            <w:proofErr w:type="spellEnd"/>
            <w:r>
              <w:rPr>
                <w:lang w:val="en-US"/>
              </w:rPr>
              <w:t xml:space="preserve"> if 1</w:t>
            </w:r>
          </w:p>
          <w:p w14:paraId="5786D931" w14:textId="6808566F" w:rsidR="006D0396" w:rsidRDefault="006D0396" w:rsidP="00C57B56">
            <w:proofErr w:type="spellStart"/>
            <w:r>
              <w:t>med_other</w:t>
            </w:r>
            <w:proofErr w:type="spellEnd"/>
            <w:r>
              <w:t xml:space="preserve"> if: tetracyclines, </w:t>
            </w:r>
            <w:r>
              <w:rPr>
                <w:lang w:val="en-US"/>
              </w:rPr>
              <w:t>fluoroquinolones, antifungals, azoles, especially fluconazole, and warfarin</w:t>
            </w:r>
          </w:p>
          <w:p w14:paraId="796077B5" w14:textId="6B46FF38" w:rsidR="006D0396" w:rsidRDefault="006D0396" w:rsidP="00C57B56"/>
          <w:p w14:paraId="0F8E0E83" w14:textId="3AB38029" w:rsidR="006D0396" w:rsidRPr="008A48A4" w:rsidRDefault="006D0396" w:rsidP="00487AC5">
            <w:pPr>
              <w:spacing w:line="276" w:lineRule="auto"/>
              <w:contextualSpacing/>
              <w:rPr>
                <w:rFonts w:asciiTheme="minorHAnsi" w:hAnsiTheme="minorHAnsi" w:cstheme="minorHAnsi"/>
                <w:sz w:val="18"/>
                <w:szCs w:val="18"/>
              </w:rPr>
            </w:pPr>
          </w:p>
        </w:tc>
        <w:tc>
          <w:tcPr>
            <w:tcW w:w="3119" w:type="pct"/>
          </w:tcPr>
          <w:p w14:paraId="621529A0" w14:textId="77777777" w:rsidR="006D0396" w:rsidRPr="008A48A4" w:rsidRDefault="006D0396" w:rsidP="00774E70">
            <w:pPr>
              <w:spacing w:line="276" w:lineRule="auto"/>
              <w:contextualSpacing/>
              <w:rPr>
                <w:rFonts w:asciiTheme="minorHAnsi" w:hAnsiTheme="minorHAnsi" w:cstheme="minorHAnsi"/>
                <w:sz w:val="18"/>
                <w:szCs w:val="18"/>
              </w:rPr>
            </w:pPr>
            <w:commentRangeStart w:id="14"/>
            <w:commentRangeStart w:id="15"/>
            <w:r w:rsidRPr="008A48A4">
              <w:rPr>
                <w:rFonts w:asciiTheme="minorHAnsi" w:hAnsiTheme="minorHAnsi" w:cstheme="minorHAnsi"/>
                <w:sz w:val="18"/>
                <w:szCs w:val="18"/>
              </w:rPr>
              <w:lastRenderedPageBreak/>
              <w:t xml:space="preserve">Indicate </w:t>
            </w:r>
            <w:commentRangeEnd w:id="14"/>
            <w:r>
              <w:rPr>
                <w:rStyle w:val="CommentReference"/>
                <w:rFonts w:ascii="Calibri" w:eastAsia="Calibri" w:hAnsi="Calibri" w:cs="Calibri"/>
                <w:color w:val="000000"/>
                <w:lang w:eastAsia="en-CA"/>
              </w:rPr>
              <w:commentReference w:id="14"/>
            </w:r>
            <w:commentRangeEnd w:id="15"/>
            <w:r>
              <w:rPr>
                <w:rStyle w:val="CommentReference"/>
                <w:rFonts w:ascii="Calibri" w:eastAsia="Calibri" w:hAnsi="Calibri" w:cs="Calibri"/>
                <w:color w:val="000000"/>
                <w:lang w:eastAsia="en-CA"/>
              </w:rPr>
              <w:commentReference w:id="15"/>
            </w:r>
            <w:r w:rsidRPr="008A48A4">
              <w:rPr>
                <w:rFonts w:asciiTheme="minorHAnsi" w:hAnsiTheme="minorHAnsi" w:cstheme="minorHAnsi"/>
                <w:sz w:val="18"/>
                <w:szCs w:val="18"/>
              </w:rPr>
              <w:t>if the (pregnant) woman use any type of medications during the current pregnancy</w:t>
            </w:r>
          </w:p>
          <w:p w14:paraId="2DB6E4A7" w14:textId="6F167C03" w:rsidR="006D0396" w:rsidRPr="008A48A4" w:rsidRDefault="006D0396" w:rsidP="00E871D4">
            <w:pPr>
              <w:spacing w:line="276" w:lineRule="auto"/>
              <w:contextualSpacing/>
              <w:rPr>
                <w:rFonts w:asciiTheme="minorHAnsi" w:hAnsiTheme="minorHAnsi" w:cstheme="minorHAnsi"/>
                <w:sz w:val="18"/>
                <w:szCs w:val="18"/>
                <w:lang w:val="en-GB"/>
              </w:rPr>
            </w:pPr>
            <w:r w:rsidRPr="00E871D4">
              <w:rPr>
                <w:rFonts w:asciiTheme="minorHAnsi" w:hAnsiTheme="minorHAnsi" w:cstheme="minorHAnsi"/>
                <w:sz w:val="18"/>
                <w:szCs w:val="18"/>
              </w:rPr>
              <w:t>0=</w:t>
            </w:r>
            <w:proofErr w:type="gramStart"/>
            <w:r w:rsidRPr="00E871D4">
              <w:rPr>
                <w:rFonts w:asciiTheme="minorHAnsi" w:hAnsiTheme="minorHAnsi" w:cstheme="minorHAnsi"/>
                <w:sz w:val="18"/>
                <w:szCs w:val="18"/>
              </w:rPr>
              <w:t>none</w:t>
            </w:r>
            <w:proofErr w:type="gramEnd"/>
            <w:r>
              <w:rPr>
                <w:rFonts w:asciiTheme="minorHAnsi" w:hAnsiTheme="minorHAnsi" w:cstheme="minorHAnsi"/>
                <w:sz w:val="18"/>
                <w:szCs w:val="18"/>
              </w:rPr>
              <w:t xml:space="preserve"> </w:t>
            </w:r>
            <w:r w:rsidRPr="00E871D4">
              <w:rPr>
                <w:rFonts w:asciiTheme="minorHAnsi" w:hAnsiTheme="minorHAnsi" w:cstheme="minorHAnsi"/>
                <w:sz w:val="18"/>
                <w:szCs w:val="18"/>
              </w:rPr>
              <w:t>1= painkiller</w:t>
            </w:r>
            <w:r>
              <w:rPr>
                <w:rFonts w:asciiTheme="minorHAnsi" w:hAnsiTheme="minorHAnsi" w:cstheme="minorHAnsi"/>
                <w:sz w:val="18"/>
                <w:szCs w:val="18"/>
              </w:rPr>
              <w:t xml:space="preserve"> </w:t>
            </w:r>
            <w:r w:rsidRPr="00E871D4">
              <w:rPr>
                <w:rFonts w:asciiTheme="minorHAnsi" w:hAnsiTheme="minorHAnsi" w:cstheme="minorHAnsi"/>
                <w:sz w:val="18"/>
                <w:szCs w:val="18"/>
              </w:rPr>
              <w:t>2=</w:t>
            </w:r>
            <w:proofErr w:type="spellStart"/>
            <w:r w:rsidRPr="00E871D4">
              <w:rPr>
                <w:rFonts w:asciiTheme="minorHAnsi" w:hAnsiTheme="minorHAnsi" w:cstheme="minorHAnsi"/>
                <w:sz w:val="18"/>
                <w:szCs w:val="18"/>
              </w:rPr>
              <w:t>anticonvulsivant</w:t>
            </w:r>
            <w:proofErr w:type="spellEnd"/>
            <w:r>
              <w:rPr>
                <w:rFonts w:asciiTheme="minorHAnsi" w:hAnsiTheme="minorHAnsi" w:cstheme="minorHAnsi"/>
                <w:sz w:val="18"/>
                <w:szCs w:val="18"/>
              </w:rPr>
              <w:t xml:space="preserve"> </w:t>
            </w:r>
            <w:r w:rsidRPr="00E871D4">
              <w:rPr>
                <w:rFonts w:asciiTheme="minorHAnsi" w:hAnsiTheme="minorHAnsi" w:cstheme="minorHAnsi"/>
                <w:sz w:val="18"/>
                <w:szCs w:val="18"/>
              </w:rPr>
              <w:t>3= anti-nausea</w:t>
            </w:r>
            <w:r>
              <w:rPr>
                <w:rFonts w:asciiTheme="minorHAnsi" w:hAnsiTheme="minorHAnsi" w:cstheme="minorHAnsi"/>
                <w:sz w:val="18"/>
                <w:szCs w:val="18"/>
              </w:rPr>
              <w:t xml:space="preserve"> </w:t>
            </w:r>
            <w:r w:rsidRPr="00E871D4">
              <w:rPr>
                <w:rFonts w:asciiTheme="minorHAnsi" w:hAnsiTheme="minorHAnsi" w:cstheme="minorHAnsi"/>
                <w:sz w:val="18"/>
                <w:szCs w:val="18"/>
              </w:rPr>
              <w:t>4=diuretic</w:t>
            </w:r>
            <w:r>
              <w:rPr>
                <w:rFonts w:asciiTheme="minorHAnsi" w:hAnsiTheme="minorHAnsi" w:cstheme="minorHAnsi"/>
                <w:sz w:val="18"/>
                <w:szCs w:val="18"/>
              </w:rPr>
              <w:t xml:space="preserve"> </w:t>
            </w:r>
            <w:r w:rsidRPr="00E871D4">
              <w:rPr>
                <w:rFonts w:asciiTheme="minorHAnsi" w:hAnsiTheme="minorHAnsi" w:cstheme="minorHAnsi"/>
                <w:sz w:val="18"/>
                <w:szCs w:val="18"/>
              </w:rPr>
              <w:t>5=anti-hypertensive</w:t>
            </w:r>
            <w:r>
              <w:rPr>
                <w:rFonts w:asciiTheme="minorHAnsi" w:hAnsiTheme="minorHAnsi" w:cstheme="minorHAnsi"/>
                <w:sz w:val="18"/>
                <w:szCs w:val="18"/>
              </w:rPr>
              <w:t xml:space="preserve"> </w:t>
            </w:r>
            <w:r w:rsidRPr="00E871D4">
              <w:rPr>
                <w:rFonts w:asciiTheme="minorHAnsi" w:hAnsiTheme="minorHAnsi" w:cstheme="minorHAnsi"/>
                <w:sz w:val="18"/>
                <w:szCs w:val="18"/>
              </w:rPr>
              <w:t>6= sleep medication</w:t>
            </w:r>
            <w:r>
              <w:rPr>
                <w:rFonts w:asciiTheme="minorHAnsi" w:hAnsiTheme="minorHAnsi" w:cstheme="minorHAnsi"/>
                <w:sz w:val="18"/>
                <w:szCs w:val="18"/>
              </w:rPr>
              <w:t xml:space="preserve"> </w:t>
            </w:r>
            <w:r w:rsidRPr="00E871D4">
              <w:rPr>
                <w:rFonts w:asciiTheme="minorHAnsi" w:hAnsiTheme="minorHAnsi" w:cstheme="minorHAnsi"/>
                <w:sz w:val="18"/>
                <w:szCs w:val="18"/>
              </w:rPr>
              <w:t>7=antiretrovirals or protease inhibitors (ARV/IP)</w:t>
            </w:r>
            <w:r>
              <w:rPr>
                <w:rFonts w:asciiTheme="minorHAnsi" w:hAnsiTheme="minorHAnsi" w:cstheme="minorHAnsi"/>
                <w:sz w:val="18"/>
                <w:szCs w:val="18"/>
              </w:rPr>
              <w:t xml:space="preserve"> </w:t>
            </w:r>
            <w:r w:rsidRPr="00E871D4">
              <w:rPr>
                <w:rFonts w:asciiTheme="minorHAnsi" w:hAnsiTheme="minorHAnsi" w:cstheme="minorHAnsi"/>
                <w:sz w:val="18"/>
                <w:szCs w:val="18"/>
              </w:rPr>
              <w:t>8= antibiotic</w:t>
            </w:r>
            <w:r>
              <w:rPr>
                <w:rFonts w:asciiTheme="minorHAnsi" w:hAnsiTheme="minorHAnsi" w:cstheme="minorHAnsi"/>
                <w:sz w:val="18"/>
                <w:szCs w:val="18"/>
              </w:rPr>
              <w:t xml:space="preserve"> </w:t>
            </w:r>
            <w:r w:rsidRPr="00E871D4">
              <w:rPr>
                <w:rFonts w:asciiTheme="minorHAnsi" w:hAnsiTheme="minorHAnsi" w:cstheme="minorHAnsi"/>
                <w:sz w:val="18"/>
                <w:szCs w:val="18"/>
              </w:rPr>
              <w:t>9= anti-depressive</w:t>
            </w:r>
            <w:r>
              <w:rPr>
                <w:rFonts w:asciiTheme="minorHAnsi" w:hAnsiTheme="minorHAnsi" w:cstheme="minorHAnsi"/>
                <w:sz w:val="18"/>
                <w:szCs w:val="18"/>
              </w:rPr>
              <w:t xml:space="preserve"> </w:t>
            </w:r>
            <w:r w:rsidRPr="00E871D4">
              <w:rPr>
                <w:rFonts w:asciiTheme="minorHAnsi" w:hAnsiTheme="minorHAnsi" w:cstheme="minorHAnsi"/>
                <w:sz w:val="18"/>
                <w:szCs w:val="18"/>
              </w:rPr>
              <w:t>10=immunosuppressants</w:t>
            </w:r>
            <w:r>
              <w:rPr>
                <w:rFonts w:asciiTheme="minorHAnsi" w:hAnsiTheme="minorHAnsi" w:cstheme="minorHAnsi"/>
                <w:sz w:val="18"/>
                <w:szCs w:val="18"/>
              </w:rPr>
              <w:t xml:space="preserve"> </w:t>
            </w:r>
            <w:r w:rsidRPr="00E871D4">
              <w:rPr>
                <w:rFonts w:asciiTheme="minorHAnsi" w:hAnsiTheme="minorHAnsi" w:cstheme="minorHAnsi"/>
                <w:sz w:val="18"/>
                <w:szCs w:val="18"/>
              </w:rPr>
              <w:t>11= inotropes</w:t>
            </w:r>
            <w:r>
              <w:rPr>
                <w:rFonts w:asciiTheme="minorHAnsi" w:hAnsiTheme="minorHAnsi" w:cstheme="minorHAnsi"/>
                <w:sz w:val="18"/>
                <w:szCs w:val="18"/>
              </w:rPr>
              <w:t xml:space="preserve"> </w:t>
            </w:r>
            <w:r w:rsidRPr="00E871D4">
              <w:rPr>
                <w:rFonts w:asciiTheme="minorHAnsi" w:hAnsiTheme="minorHAnsi" w:cstheme="minorHAnsi"/>
                <w:sz w:val="18"/>
                <w:szCs w:val="18"/>
              </w:rPr>
              <w:t>777=Other</w:t>
            </w:r>
            <w:r>
              <w:rPr>
                <w:rFonts w:asciiTheme="minorHAnsi" w:hAnsiTheme="minorHAnsi" w:cstheme="minorHAnsi"/>
                <w:sz w:val="18"/>
                <w:szCs w:val="18"/>
              </w:rPr>
              <w:t xml:space="preserve"> </w:t>
            </w:r>
            <w:r w:rsidRPr="00E871D4">
              <w:rPr>
                <w:rFonts w:asciiTheme="minorHAnsi" w:hAnsiTheme="minorHAnsi" w:cstheme="minorHAnsi"/>
                <w:sz w:val="18"/>
                <w:szCs w:val="18"/>
              </w:rPr>
              <w:t>555=Unknown</w:t>
            </w:r>
            <w:r>
              <w:rPr>
                <w:rFonts w:asciiTheme="minorHAnsi" w:hAnsiTheme="minorHAnsi" w:cstheme="minorHAnsi"/>
                <w:sz w:val="18"/>
                <w:szCs w:val="18"/>
              </w:rPr>
              <w:t xml:space="preserve"> </w:t>
            </w:r>
            <w:r w:rsidRPr="00E871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E871D4">
              <w:rPr>
                <w:rFonts w:asciiTheme="minorHAnsi" w:hAnsiTheme="minorHAnsi" w:cstheme="minorHAnsi"/>
                <w:sz w:val="18"/>
                <w:szCs w:val="18"/>
              </w:rPr>
              <w:t>999=Missing</w:t>
            </w:r>
          </w:p>
        </w:tc>
      </w:tr>
      <w:tr w:rsidR="006D0396" w:rsidRPr="008A48A4" w14:paraId="168DDA9C" w14:textId="64BEDBC7" w:rsidTr="006D0396">
        <w:tc>
          <w:tcPr>
            <w:tcW w:w="389" w:type="pct"/>
          </w:tcPr>
          <w:p w14:paraId="4FED0CC3"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540F84C8" w14:textId="57B87A9E"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901" w:type="pct"/>
          </w:tcPr>
          <w:p w14:paraId="657108C7" w14:textId="77777777" w:rsidR="006D0396"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6D0396" w:rsidRDefault="006D0396" w:rsidP="00774E70">
            <w:pPr>
              <w:spacing w:line="276" w:lineRule="auto"/>
              <w:contextualSpacing/>
              <w:rPr>
                <w:rFonts w:asciiTheme="minorHAnsi" w:hAnsiTheme="minorHAnsi" w:cstheme="minorHAnsi"/>
                <w:sz w:val="18"/>
                <w:szCs w:val="18"/>
              </w:rPr>
            </w:pPr>
          </w:p>
          <w:p w14:paraId="6367E3FE" w14:textId="4928D08A" w:rsidR="006D0396" w:rsidRPr="00BF21B8" w:rsidRDefault="006D0396"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Create</w:t>
            </w:r>
            <w:r>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6D0396" w:rsidRPr="008A48A4" w:rsidRDefault="006D0396"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6D0396" w:rsidRPr="008A48A4" w:rsidRDefault="006D0396"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6D0396" w:rsidRPr="008A48A4" w:rsidRDefault="006D0396"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3119" w:type="pct"/>
          </w:tcPr>
          <w:p w14:paraId="479EEF3D" w14:textId="4AA26BBA"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 xml:space="preserve">History of rubella, </w:t>
            </w:r>
            <w:proofErr w:type="gramStart"/>
            <w:r>
              <w:rPr>
                <w:rFonts w:asciiTheme="minorHAnsi" w:hAnsiTheme="minorHAnsi" w:cstheme="minorHAnsi"/>
                <w:sz w:val="18"/>
                <w:szCs w:val="18"/>
                <w:lang w:val="en-GB"/>
              </w:rPr>
              <w:t>varicella</w:t>
            </w:r>
            <w:proofErr w:type="gramEnd"/>
            <w:r>
              <w:rPr>
                <w:rFonts w:asciiTheme="minorHAnsi" w:hAnsiTheme="minorHAnsi" w:cstheme="minorHAnsi"/>
                <w:sz w:val="18"/>
                <w:szCs w:val="18"/>
                <w:lang w:val="en-GB"/>
              </w:rPr>
              <w:t xml:space="preserve"> or yellow fever vaccination at enrolment</w:t>
            </w:r>
          </w:p>
        </w:tc>
      </w:tr>
      <w:tr w:rsidR="006D0396" w:rsidRPr="008A48A4" w14:paraId="49F51BDF" w14:textId="36A8ED41" w:rsidTr="006D0396">
        <w:tc>
          <w:tcPr>
            <w:tcW w:w="389" w:type="pct"/>
          </w:tcPr>
          <w:p w14:paraId="3FFFA848"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4DE7A015"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901" w:type="pct"/>
          </w:tcPr>
          <w:p w14:paraId="66DBE98D" w14:textId="72B14F24" w:rsidR="006D0396" w:rsidRDefault="006D0396"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p w14:paraId="7B549E0F" w14:textId="77777777" w:rsidR="006D0396" w:rsidRDefault="006D0396" w:rsidP="00774E70">
            <w:pPr>
              <w:spacing w:line="276" w:lineRule="auto"/>
              <w:contextualSpacing/>
              <w:rPr>
                <w:rFonts w:asciiTheme="minorHAnsi" w:hAnsiTheme="minorHAnsi" w:cstheme="minorHAnsi"/>
                <w:sz w:val="18"/>
                <w:szCs w:val="18"/>
              </w:rPr>
            </w:pPr>
          </w:p>
          <w:p w14:paraId="4BCF76E6" w14:textId="3B41C187" w:rsidR="006D0396" w:rsidRPr="008A48A4" w:rsidRDefault="006D0396" w:rsidP="00774E70">
            <w:pPr>
              <w:spacing w:line="276" w:lineRule="auto"/>
              <w:contextualSpacing/>
              <w:rPr>
                <w:rFonts w:asciiTheme="minorHAnsi" w:hAnsiTheme="minorHAnsi" w:cstheme="minorHAnsi"/>
                <w:sz w:val="18"/>
                <w:szCs w:val="18"/>
              </w:rPr>
            </w:pPr>
          </w:p>
        </w:tc>
        <w:tc>
          <w:tcPr>
            <w:tcW w:w="3119" w:type="pct"/>
          </w:tcPr>
          <w:p w14:paraId="191EE9CE"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3A258F36" w14:textId="429175B7" w:rsidTr="006D0396">
        <w:tc>
          <w:tcPr>
            <w:tcW w:w="389" w:type="pct"/>
          </w:tcPr>
          <w:p w14:paraId="5B3B1679"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04D9FF58"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maternal exposure to lead, mercury)</w:t>
            </w:r>
          </w:p>
        </w:tc>
        <w:tc>
          <w:tcPr>
            <w:tcW w:w="901" w:type="pct"/>
          </w:tcPr>
          <w:p w14:paraId="3B990443" w14:textId="7A8FA236" w:rsidR="006D0396" w:rsidRPr="008A48A4" w:rsidRDefault="006D0396"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No match</w:t>
            </w:r>
          </w:p>
        </w:tc>
        <w:tc>
          <w:tcPr>
            <w:tcW w:w="3119" w:type="pct"/>
          </w:tcPr>
          <w:p w14:paraId="555878EC"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73C8938C" w14:textId="674F73F7" w:rsidTr="006D0396">
        <w:tc>
          <w:tcPr>
            <w:tcW w:w="389" w:type="pct"/>
          </w:tcPr>
          <w:p w14:paraId="4DF3E5F4" w14:textId="2641E840" w:rsidR="006D0396" w:rsidRPr="008A48A4" w:rsidRDefault="006D0396" w:rsidP="00774E70">
            <w:pPr>
              <w:spacing w:line="276" w:lineRule="auto"/>
              <w:rPr>
                <w:rFonts w:asciiTheme="minorHAnsi" w:hAnsiTheme="minorHAnsi" w:cstheme="minorHAnsi"/>
                <w:sz w:val="18"/>
                <w:szCs w:val="18"/>
              </w:rPr>
            </w:pPr>
            <w:r>
              <w:rPr>
                <w:rFonts w:asciiTheme="minorHAnsi" w:hAnsiTheme="minorHAnsi" w:cstheme="minorHAnsi"/>
                <w:sz w:val="18"/>
                <w:szCs w:val="18"/>
              </w:rPr>
              <w:t>E</w:t>
            </w:r>
            <w:r w:rsidRPr="008A48A4">
              <w:rPr>
                <w:rFonts w:asciiTheme="minorHAnsi" w:hAnsiTheme="minorHAnsi" w:cstheme="minorHAnsi"/>
                <w:sz w:val="18"/>
                <w:szCs w:val="18"/>
              </w:rPr>
              <w:t>ffect measure modifiers</w:t>
            </w:r>
          </w:p>
        </w:tc>
        <w:tc>
          <w:tcPr>
            <w:tcW w:w="590" w:type="pct"/>
          </w:tcPr>
          <w:p w14:paraId="20C9AB97" w14:textId="2377C11E"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netic anomalies, metabolic disorders, perinatal brain injury</w:t>
            </w:r>
            <w:r>
              <w:rPr>
                <w:rFonts w:asciiTheme="minorHAnsi" w:hAnsiTheme="minorHAnsi" w:cstheme="minorHAnsi"/>
                <w:sz w:val="18"/>
                <w:szCs w:val="18"/>
              </w:rPr>
              <w:t xml:space="preserve"> (child)</w:t>
            </w:r>
          </w:p>
        </w:tc>
        <w:tc>
          <w:tcPr>
            <w:tcW w:w="901" w:type="pct"/>
          </w:tcPr>
          <w:p w14:paraId="53B79045" w14:textId="77777777" w:rsidR="006D0396"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gen_anomalies</w:t>
            </w:r>
            <w:proofErr w:type="spellEnd"/>
            <w:r>
              <w:rPr>
                <w:rFonts w:asciiTheme="minorHAnsi" w:hAnsiTheme="minorHAnsi" w:cstheme="minorHAnsi"/>
                <w:sz w:val="18"/>
                <w:szCs w:val="18"/>
              </w:rPr>
              <w:t xml:space="preserve">: </w:t>
            </w:r>
          </w:p>
          <w:p w14:paraId="1756B17C" w14:textId="77777777" w:rsidR="006D0396" w:rsidRDefault="006D0396" w:rsidP="00774E70">
            <w:pPr>
              <w:spacing w:line="276" w:lineRule="auto"/>
              <w:contextualSpacing/>
              <w:rPr>
                <w:rFonts w:asciiTheme="minorHAnsi" w:hAnsiTheme="minorHAnsi" w:cstheme="minorHAnsi"/>
                <w:sz w:val="18"/>
                <w:szCs w:val="18"/>
              </w:rPr>
            </w:pPr>
          </w:p>
          <w:p w14:paraId="0FB910C3" w14:textId="6A29916C" w:rsidR="006D0396" w:rsidRPr="005A0C7A" w:rsidRDefault="006D0396" w:rsidP="005A0C7A">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Create based on the following </w:t>
            </w:r>
            <w:proofErr w:type="spellStart"/>
            <w:r w:rsidRPr="005A0C7A">
              <w:rPr>
                <w:rFonts w:asciiTheme="minorHAnsi" w:hAnsiTheme="minorHAnsi" w:cstheme="minorHAnsi"/>
                <w:sz w:val="18"/>
                <w:szCs w:val="18"/>
              </w:rPr>
              <w:t>chromoabn_dx</w:t>
            </w:r>
            <w:proofErr w:type="spellEnd"/>
            <w:r w:rsidRPr="005A0C7A">
              <w:rPr>
                <w:rFonts w:asciiTheme="minorHAnsi" w:hAnsiTheme="minorHAnsi" w:cstheme="minorHAnsi"/>
                <w:sz w:val="18"/>
                <w:szCs w:val="18"/>
              </w:rPr>
              <w:t xml:space="preserve"> and </w:t>
            </w:r>
            <w:proofErr w:type="spellStart"/>
            <w:r w:rsidRPr="005A0C7A">
              <w:rPr>
                <w:rFonts w:asciiTheme="minorHAnsi" w:hAnsiTheme="minorHAnsi" w:cstheme="minorHAnsi"/>
                <w:sz w:val="18"/>
                <w:szCs w:val="18"/>
              </w:rPr>
              <w:t>ch_chromoabn</w:t>
            </w:r>
            <w:proofErr w:type="spellEnd"/>
            <w:r>
              <w:rPr>
                <w:rFonts w:asciiTheme="minorHAnsi" w:hAnsiTheme="minorHAnsi" w:cstheme="minorHAnsi"/>
                <w:sz w:val="18"/>
                <w:szCs w:val="18"/>
              </w:rPr>
              <w:t>,</w:t>
            </w:r>
            <w:r w:rsidRPr="005A0C7A">
              <w:rPr>
                <w:rFonts w:asciiTheme="minorHAnsi" w:hAnsiTheme="minorHAnsi" w:cstheme="minorHAnsi"/>
                <w:sz w:val="18"/>
                <w:szCs w:val="18"/>
              </w:rPr>
              <w:t xml:space="preserve"> </w:t>
            </w:r>
            <w:r>
              <w:rPr>
                <w:rFonts w:asciiTheme="minorHAnsi" w:hAnsiTheme="minorHAnsi" w:cstheme="minorHAnsi"/>
                <w:sz w:val="18"/>
                <w:szCs w:val="18"/>
              </w:rPr>
              <w:t>if 1</w:t>
            </w:r>
            <w:r w:rsidRPr="005A0C7A">
              <w:rPr>
                <w:rFonts w:asciiTheme="minorHAnsi" w:hAnsiTheme="minorHAnsi" w:cstheme="minorHAnsi"/>
                <w:sz w:val="18"/>
                <w:szCs w:val="18"/>
              </w:rPr>
              <w:t>-&gt; more than 90% missing</w:t>
            </w:r>
          </w:p>
          <w:p w14:paraId="248E5D9F" w14:textId="530E1A23" w:rsidR="006D0396" w:rsidRPr="009E1C72" w:rsidRDefault="006D0396" w:rsidP="00774E70">
            <w:pPr>
              <w:spacing w:line="276" w:lineRule="auto"/>
              <w:contextualSpacing/>
              <w:rPr>
                <w:rFonts w:asciiTheme="minorHAnsi" w:hAnsiTheme="minorHAnsi" w:cstheme="minorHAnsi"/>
                <w:sz w:val="18"/>
                <w:szCs w:val="18"/>
              </w:rPr>
            </w:pPr>
            <w:r w:rsidRPr="009E1C72">
              <w:rPr>
                <w:rFonts w:asciiTheme="minorHAnsi" w:hAnsiTheme="minorHAnsi" w:cstheme="minorHAnsi"/>
                <w:sz w:val="18"/>
                <w:szCs w:val="18"/>
              </w:rPr>
              <w:t>Metabolic disorders: no match</w:t>
            </w:r>
          </w:p>
          <w:p w14:paraId="13F6552F" w14:textId="5349320B" w:rsidR="006D0396" w:rsidRPr="008A48A4" w:rsidRDefault="006D0396" w:rsidP="00774E70">
            <w:pPr>
              <w:spacing w:line="276" w:lineRule="auto"/>
              <w:contextualSpacing/>
              <w:rPr>
                <w:rFonts w:asciiTheme="minorHAnsi" w:hAnsiTheme="minorHAnsi" w:cstheme="minorHAnsi"/>
                <w:sz w:val="18"/>
                <w:szCs w:val="18"/>
                <w:highlight w:val="red"/>
              </w:rPr>
            </w:pPr>
            <w:r w:rsidRPr="009E1C72">
              <w:rPr>
                <w:rFonts w:asciiTheme="minorHAnsi" w:hAnsiTheme="minorHAnsi" w:cstheme="minorHAnsi"/>
                <w:sz w:val="18"/>
                <w:szCs w:val="18"/>
              </w:rPr>
              <w:t>Perinatal brain injury: no match</w:t>
            </w:r>
          </w:p>
        </w:tc>
        <w:tc>
          <w:tcPr>
            <w:tcW w:w="3119" w:type="pct"/>
          </w:tcPr>
          <w:p w14:paraId="5508ED41" w14:textId="4B7136E9" w:rsidR="006D0396" w:rsidRDefault="006D0396" w:rsidP="00774E70">
            <w:pPr>
              <w:pStyle w:val="CommentText"/>
              <w:rPr>
                <w:rFonts w:asciiTheme="minorHAnsi" w:hAnsiTheme="minorHAnsi" w:cstheme="minorHAnsi"/>
                <w:sz w:val="18"/>
                <w:szCs w:val="18"/>
              </w:rPr>
            </w:pPr>
            <w:r w:rsidRPr="00087DD4">
              <w:rPr>
                <w:rFonts w:asciiTheme="minorHAnsi" w:hAnsiTheme="minorHAnsi" w:cstheme="minorHAnsi"/>
                <w:sz w:val="18"/>
                <w:szCs w:val="18"/>
              </w:rPr>
              <w:t>Chromosomal abnormalities diagnosed during this specific pregnancy</w:t>
            </w:r>
          </w:p>
          <w:p w14:paraId="515460AF" w14:textId="467F9FDD" w:rsidR="006D0396" w:rsidRDefault="006D0396" w:rsidP="00087DD4">
            <w:pPr>
              <w:pStyle w:val="CommentText"/>
              <w:rPr>
                <w:rFonts w:asciiTheme="minorHAnsi" w:hAnsiTheme="minorHAnsi" w:cstheme="minorHAnsi"/>
                <w:sz w:val="18"/>
                <w:szCs w:val="18"/>
              </w:rPr>
            </w:pPr>
            <w:r w:rsidRPr="00087DD4">
              <w:rPr>
                <w:rFonts w:asciiTheme="minorHAnsi" w:hAnsiTheme="minorHAnsi" w:cstheme="minorHAnsi"/>
                <w:sz w:val="18"/>
                <w:szCs w:val="18"/>
              </w:rPr>
              <w:t>0=No (Normal)</w:t>
            </w:r>
            <w:r>
              <w:rPr>
                <w:rFonts w:asciiTheme="minorHAnsi" w:hAnsiTheme="minorHAnsi" w:cstheme="minorHAnsi"/>
                <w:sz w:val="18"/>
                <w:szCs w:val="18"/>
              </w:rPr>
              <w:t xml:space="preserve">; </w:t>
            </w:r>
            <w:r w:rsidRPr="00087DD4">
              <w:rPr>
                <w:rFonts w:asciiTheme="minorHAnsi" w:hAnsiTheme="minorHAnsi" w:cstheme="minorHAnsi"/>
                <w:sz w:val="18"/>
                <w:szCs w:val="18"/>
              </w:rPr>
              <w:t>1=Yes (Abnormal)</w:t>
            </w:r>
            <w:r>
              <w:rPr>
                <w:rFonts w:asciiTheme="minorHAnsi" w:hAnsiTheme="minorHAnsi" w:cstheme="minorHAnsi"/>
                <w:sz w:val="18"/>
                <w:szCs w:val="18"/>
              </w:rPr>
              <w:t xml:space="preserve">; </w:t>
            </w:r>
            <w:r w:rsidRPr="00087DD4">
              <w:rPr>
                <w:rFonts w:asciiTheme="minorHAnsi" w:hAnsiTheme="minorHAnsi" w:cstheme="minorHAnsi"/>
                <w:sz w:val="18"/>
                <w:szCs w:val="18"/>
              </w:rPr>
              <w:t>555=Unknown</w:t>
            </w:r>
            <w:r>
              <w:rPr>
                <w:rFonts w:asciiTheme="minorHAnsi" w:hAnsiTheme="minorHAnsi" w:cstheme="minorHAnsi"/>
                <w:sz w:val="18"/>
                <w:szCs w:val="18"/>
              </w:rPr>
              <w:t xml:space="preserve">; </w:t>
            </w:r>
            <w:r w:rsidRPr="00087D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087DD4">
              <w:rPr>
                <w:rFonts w:asciiTheme="minorHAnsi" w:hAnsiTheme="minorHAnsi" w:cstheme="minorHAnsi"/>
                <w:sz w:val="18"/>
                <w:szCs w:val="18"/>
              </w:rPr>
              <w:t>999=Missing</w:t>
            </w:r>
          </w:p>
          <w:p w14:paraId="7D30875B" w14:textId="77777777" w:rsidR="006D0396" w:rsidRDefault="006D0396" w:rsidP="00774E70">
            <w:pPr>
              <w:pStyle w:val="CommentText"/>
              <w:rPr>
                <w:rFonts w:asciiTheme="minorHAnsi" w:hAnsiTheme="minorHAnsi" w:cstheme="minorHAnsi"/>
                <w:sz w:val="18"/>
                <w:szCs w:val="18"/>
              </w:rPr>
            </w:pPr>
          </w:p>
          <w:p w14:paraId="4F59F5D5" w14:textId="77777777" w:rsidR="006D0396" w:rsidRDefault="006D0396" w:rsidP="00774E70">
            <w:pPr>
              <w:pStyle w:val="CommentText"/>
              <w:rPr>
                <w:rFonts w:asciiTheme="minorHAnsi" w:hAnsiTheme="minorHAnsi" w:cstheme="minorHAnsi"/>
                <w:sz w:val="18"/>
                <w:szCs w:val="18"/>
              </w:rPr>
            </w:pPr>
            <w:r w:rsidRPr="009E1C72">
              <w:rPr>
                <w:rFonts w:asciiTheme="minorHAnsi" w:hAnsiTheme="minorHAnsi" w:cstheme="minorHAnsi"/>
                <w:sz w:val="18"/>
                <w:szCs w:val="18"/>
              </w:rPr>
              <w:t>Chromosomal abnormalities identified after delivery</w:t>
            </w:r>
          </w:p>
          <w:p w14:paraId="7F018A85" w14:textId="176CD9AA" w:rsidR="006D0396" w:rsidRPr="008A48A4" w:rsidRDefault="006D0396" w:rsidP="009E1C72">
            <w:pPr>
              <w:pStyle w:val="CommentText"/>
              <w:rPr>
                <w:rFonts w:asciiTheme="minorHAnsi" w:hAnsiTheme="minorHAnsi" w:cstheme="minorHAnsi"/>
                <w:sz w:val="18"/>
                <w:szCs w:val="18"/>
              </w:rPr>
            </w:pPr>
            <w:r w:rsidRPr="009E1C72">
              <w:rPr>
                <w:rFonts w:asciiTheme="minorHAnsi" w:hAnsiTheme="minorHAnsi" w:cstheme="minorHAnsi"/>
                <w:sz w:val="18"/>
                <w:szCs w:val="18"/>
              </w:rPr>
              <w:t>0=No (Normal)</w:t>
            </w:r>
            <w:r>
              <w:rPr>
                <w:rFonts w:asciiTheme="minorHAnsi" w:hAnsiTheme="minorHAnsi" w:cstheme="minorHAnsi"/>
                <w:sz w:val="18"/>
                <w:szCs w:val="18"/>
              </w:rPr>
              <w:t xml:space="preserve">; </w:t>
            </w:r>
            <w:r w:rsidRPr="009E1C72">
              <w:rPr>
                <w:rFonts w:asciiTheme="minorHAnsi" w:hAnsiTheme="minorHAnsi" w:cstheme="minorHAnsi"/>
                <w:sz w:val="18"/>
                <w:szCs w:val="18"/>
              </w:rPr>
              <w:t>1=Yes (Abnormal)</w:t>
            </w:r>
            <w:r>
              <w:rPr>
                <w:rFonts w:asciiTheme="minorHAnsi" w:hAnsiTheme="minorHAnsi" w:cstheme="minorHAnsi"/>
                <w:sz w:val="18"/>
                <w:szCs w:val="18"/>
              </w:rPr>
              <w:t xml:space="preserve">; </w:t>
            </w:r>
            <w:r w:rsidRPr="009E1C72">
              <w:rPr>
                <w:rFonts w:asciiTheme="minorHAnsi" w:hAnsiTheme="minorHAnsi" w:cstheme="minorHAnsi"/>
                <w:sz w:val="18"/>
                <w:szCs w:val="18"/>
              </w:rPr>
              <w:t>555=Unknown</w:t>
            </w:r>
            <w:r>
              <w:rPr>
                <w:rFonts w:asciiTheme="minorHAnsi" w:hAnsiTheme="minorHAnsi" w:cstheme="minorHAnsi"/>
                <w:sz w:val="18"/>
                <w:szCs w:val="18"/>
              </w:rPr>
              <w:t xml:space="preserve">; </w:t>
            </w:r>
            <w:r w:rsidRPr="009E1C72">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9E1C72">
              <w:rPr>
                <w:rFonts w:asciiTheme="minorHAnsi" w:hAnsiTheme="minorHAnsi" w:cstheme="minorHAnsi"/>
                <w:sz w:val="18"/>
                <w:szCs w:val="18"/>
              </w:rPr>
              <w:t>999=Missing</w:t>
            </w:r>
          </w:p>
        </w:tc>
      </w:tr>
      <w:tr w:rsidR="006D0396" w:rsidRPr="008A48A4" w14:paraId="486F9B86" w14:textId="78F0FD32" w:rsidTr="006D0396">
        <w:tc>
          <w:tcPr>
            <w:tcW w:w="389" w:type="pct"/>
          </w:tcPr>
          <w:p w14:paraId="70D15DF0"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B0DB899"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term at birth</w:t>
            </w:r>
          </w:p>
        </w:tc>
        <w:tc>
          <w:tcPr>
            <w:tcW w:w="901" w:type="pct"/>
          </w:tcPr>
          <w:p w14:paraId="54EDA769" w14:textId="62DD3194" w:rsidR="006D0396" w:rsidRPr="008A48A4" w:rsidRDefault="006D0396"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3119" w:type="pct"/>
          </w:tcPr>
          <w:p w14:paraId="194C97D8"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6D0396" w:rsidRPr="008A48A4" w14:paraId="3F6B6E3E" w14:textId="1C6BF37D" w:rsidTr="006D0396">
        <w:tc>
          <w:tcPr>
            <w:tcW w:w="389" w:type="pct"/>
          </w:tcPr>
          <w:p w14:paraId="7CAE4AA1"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4571F25B"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901" w:type="pct"/>
          </w:tcPr>
          <w:p w14:paraId="6E5C57CD" w14:textId="0A9F2462" w:rsidR="006D0396" w:rsidRPr="008A48A4" w:rsidRDefault="006D0396" w:rsidP="00774E70">
            <w:pPr>
              <w:spacing w:line="276" w:lineRule="auto"/>
              <w:contextualSpacing/>
              <w:rPr>
                <w:rFonts w:asciiTheme="minorHAnsi" w:hAnsiTheme="minorHAnsi" w:cstheme="minorHAnsi"/>
                <w:sz w:val="18"/>
                <w:szCs w:val="18"/>
                <w:lang w:val="nl-NL"/>
              </w:rPr>
            </w:pPr>
            <w:proofErr w:type="spellStart"/>
            <w:proofErr w:type="gramStart"/>
            <w:r w:rsidRPr="00960570">
              <w:rPr>
                <w:rFonts w:asciiTheme="minorHAnsi" w:hAnsiTheme="minorHAnsi" w:cstheme="minorHAnsi"/>
                <w:sz w:val="18"/>
                <w:szCs w:val="18"/>
                <w:lang w:val="nl-NL"/>
              </w:rPr>
              <w:t>zikv</w:t>
            </w:r>
            <w:proofErr w:type="gramEnd"/>
            <w:r w:rsidRPr="00960570">
              <w:rPr>
                <w:rFonts w:asciiTheme="minorHAnsi" w:hAnsiTheme="minorHAnsi" w:cstheme="minorHAnsi"/>
                <w:sz w:val="18"/>
                <w:szCs w:val="18"/>
                <w:lang w:val="nl-NL"/>
              </w:rPr>
              <w:t>_ga</w:t>
            </w:r>
            <w:proofErr w:type="spellEnd"/>
          </w:p>
        </w:tc>
        <w:tc>
          <w:tcPr>
            <w:tcW w:w="3119" w:type="pct"/>
          </w:tcPr>
          <w:p w14:paraId="56BC20A0"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t>
            </w:r>
            <w:proofErr w:type="gramStart"/>
            <w:r w:rsidRPr="008A48A4">
              <w:rPr>
                <w:rFonts w:asciiTheme="minorHAnsi" w:hAnsiTheme="minorHAnsi" w:cstheme="minorHAnsi"/>
                <w:sz w:val="18"/>
                <w:szCs w:val="18"/>
              </w:rPr>
              <w:t>weeks;</w:t>
            </w:r>
            <w:proofErr w:type="gramEnd"/>
            <w:r w:rsidRPr="008A48A4">
              <w:rPr>
                <w:rFonts w:asciiTheme="minorHAnsi" w:hAnsiTheme="minorHAnsi" w:cstheme="minorHAnsi"/>
                <w:sz w:val="18"/>
                <w:szCs w:val="18"/>
              </w:rPr>
              <w:t xml:space="preserve"> </w:t>
            </w:r>
          </w:p>
          <w:p w14:paraId="6CF180BB" w14:textId="0D09739C"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proofErr w:type="gramStart"/>
            <w:r w:rsidRPr="008A48A4">
              <w:rPr>
                <w:rFonts w:asciiTheme="minorHAnsi" w:hAnsiTheme="minorHAnsi" w:cstheme="minorHAnsi"/>
                <w:sz w:val="18"/>
                <w:szCs w:val="18"/>
              </w:rPr>
              <w:t>);  888</w:t>
            </w:r>
            <w:proofErr w:type="gramEnd"/>
            <w:r w:rsidRPr="008A48A4">
              <w:rPr>
                <w:rFonts w:asciiTheme="minorHAnsi" w:hAnsiTheme="minorHAnsi" w:cstheme="minorHAnsi"/>
                <w:sz w:val="18"/>
                <w:szCs w:val="18"/>
              </w:rPr>
              <w:t>=Not measured by the study;  999=Missing</w:t>
            </w:r>
          </w:p>
        </w:tc>
      </w:tr>
      <w:tr w:rsidR="006D0396" w:rsidRPr="008A48A4" w14:paraId="5672A1F6" w14:textId="7178273A" w:rsidTr="006D0396">
        <w:tc>
          <w:tcPr>
            <w:tcW w:w="389" w:type="pct"/>
          </w:tcPr>
          <w:p w14:paraId="17710A8E"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66AEAEBE"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linical/subclinical illness</w:t>
            </w:r>
          </w:p>
        </w:tc>
        <w:tc>
          <w:tcPr>
            <w:tcW w:w="901" w:type="pct"/>
          </w:tcPr>
          <w:p w14:paraId="33DD1C8B" w14:textId="1DD7DB21"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3119" w:type="pct"/>
          </w:tcPr>
          <w:p w14:paraId="6317D430" w14:textId="605F1D9D" w:rsidR="006D0396" w:rsidRPr="008A48A4" w:rsidRDefault="006D0396" w:rsidP="00877AC8">
            <w:pPr>
              <w:pStyle w:val="CommentText"/>
              <w:rPr>
                <w:rFonts w:asciiTheme="minorHAnsi" w:hAnsiTheme="minorHAnsi" w:cstheme="minorHAnsi"/>
                <w:sz w:val="22"/>
                <w:szCs w:val="22"/>
              </w:rPr>
            </w:pPr>
          </w:p>
        </w:tc>
      </w:tr>
      <w:tr w:rsidR="006D0396" w:rsidRPr="008A48A4" w14:paraId="7C5A83D7" w14:textId="0E1889EC" w:rsidTr="006D0396">
        <w:tc>
          <w:tcPr>
            <w:tcW w:w="389" w:type="pct"/>
          </w:tcPr>
          <w:p w14:paraId="06BC4CA3"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00D4BCC5"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901" w:type="pct"/>
          </w:tcPr>
          <w:p w14:paraId="7EB92766" w14:textId="446C6592" w:rsidR="006D0396" w:rsidRPr="001566C0" w:rsidRDefault="006D0396"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p>
          <w:p w14:paraId="7207722A" w14:textId="00432161" w:rsidR="006D0396" w:rsidRDefault="006D0396" w:rsidP="00774E70">
            <w:pPr>
              <w:spacing w:line="276" w:lineRule="auto"/>
              <w:contextualSpacing/>
              <w:rPr>
                <w:rFonts w:asciiTheme="minorHAnsi" w:hAnsiTheme="minorHAnsi" w:cstheme="minorHAnsi"/>
                <w:sz w:val="18"/>
                <w:szCs w:val="18"/>
                <w:lang w:val="en-GB"/>
              </w:rPr>
            </w:pPr>
          </w:p>
          <w:p w14:paraId="4E6E5E10" w14:textId="46B92747" w:rsidR="006D0396" w:rsidRPr="008A48A4" w:rsidRDefault="006D0396"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Pr="008A48A4">
              <w:rPr>
                <w:rFonts w:asciiTheme="minorHAnsi" w:hAnsiTheme="minorHAnsi" w:cstheme="minorHAnsi"/>
                <w:sz w:val="18"/>
                <w:szCs w:val="18"/>
                <w:lang w:val="nl-NL"/>
              </w:rPr>
              <w:t>zikv_pcr_vl_1</w:t>
            </w:r>
          </w:p>
        </w:tc>
        <w:tc>
          <w:tcPr>
            <w:tcW w:w="3119" w:type="pct"/>
          </w:tcPr>
          <w:p w14:paraId="5C252876" w14:textId="77777777" w:rsidR="006D0396" w:rsidRDefault="006D0396" w:rsidP="00774E70">
            <w:pPr>
              <w:spacing w:line="276" w:lineRule="auto"/>
              <w:contextualSpacing/>
              <w:rPr>
                <w:rFonts w:asciiTheme="minorHAnsi" w:hAnsiTheme="minorHAnsi" w:cstheme="minorHAnsi"/>
                <w:sz w:val="18"/>
                <w:szCs w:val="18"/>
              </w:rPr>
            </w:pPr>
          </w:p>
          <w:p w14:paraId="4143A213" w14:textId="77777777" w:rsidR="006D0396" w:rsidRDefault="006D0396" w:rsidP="00774E70">
            <w:pPr>
              <w:spacing w:line="276" w:lineRule="auto"/>
              <w:contextualSpacing/>
              <w:rPr>
                <w:rFonts w:asciiTheme="minorHAnsi" w:hAnsiTheme="minorHAnsi" w:cstheme="minorHAnsi"/>
                <w:sz w:val="18"/>
                <w:szCs w:val="18"/>
              </w:rPr>
            </w:pPr>
          </w:p>
          <w:p w14:paraId="5E057017" w14:textId="4824A7BC"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r>
      <w:tr w:rsidR="006D0396" w:rsidRPr="008A48A4" w14:paraId="74E915A7" w14:textId="05DDEBBF" w:rsidTr="006D0396">
        <w:tc>
          <w:tcPr>
            <w:tcW w:w="389" w:type="pct"/>
          </w:tcPr>
          <w:p w14:paraId="3780CABD"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46D1DC53" w14:textId="62F0B97E" w:rsidR="006D0396" w:rsidRPr="008A48A4" w:rsidRDefault="006D0396" w:rsidP="00052513">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r>
              <w:rPr>
                <w:rFonts w:asciiTheme="minorHAnsi" w:hAnsiTheme="minorHAnsi" w:cstheme="minorHAnsi"/>
                <w:sz w:val="18"/>
                <w:szCs w:val="18"/>
              </w:rPr>
              <w:t xml:space="preserve"> -&gt; split into DENV and CHIKV</w:t>
            </w:r>
          </w:p>
          <w:p w14:paraId="62EE8ECC" w14:textId="72C4428B" w:rsidR="006D0396" w:rsidRPr="008A48A4" w:rsidRDefault="006D0396" w:rsidP="00774E70">
            <w:pPr>
              <w:spacing w:line="276" w:lineRule="auto"/>
              <w:contextualSpacing/>
              <w:rPr>
                <w:rFonts w:asciiTheme="minorHAnsi" w:hAnsiTheme="minorHAnsi" w:cstheme="minorHAnsi"/>
                <w:sz w:val="18"/>
                <w:szCs w:val="18"/>
              </w:rPr>
            </w:pPr>
          </w:p>
        </w:tc>
        <w:tc>
          <w:tcPr>
            <w:tcW w:w="901" w:type="pct"/>
          </w:tcPr>
          <w:p w14:paraId="387C0F44" w14:textId="379B87ED" w:rsidR="006D0396"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_ever</w:t>
            </w:r>
            <w:proofErr w:type="spellEnd"/>
          </w:p>
          <w:p w14:paraId="64BA657D" w14:textId="3F53C263" w:rsidR="006D0396" w:rsidRDefault="006D0396"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B5513EE" w14:textId="0C39CA8D" w:rsidR="006D0396" w:rsidRPr="00E62BF5" w:rsidRDefault="006D0396"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 xml:space="preserve"> if 1</w:t>
            </w:r>
          </w:p>
          <w:p w14:paraId="58BC6EB8" w14:textId="4FF06B4D" w:rsidR="006D0396" w:rsidRDefault="006D0396" w:rsidP="00774E70">
            <w:pPr>
              <w:spacing w:line="276" w:lineRule="auto"/>
              <w:contextualSpacing/>
              <w:rPr>
                <w:rFonts w:asciiTheme="minorHAnsi" w:hAnsiTheme="minorHAnsi" w:cstheme="minorHAnsi"/>
                <w:sz w:val="18"/>
                <w:szCs w:val="18"/>
              </w:rPr>
            </w:pPr>
          </w:p>
          <w:p w14:paraId="5551365F" w14:textId="5F09D370" w:rsidR="006D0396"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_ever</w:t>
            </w:r>
            <w:proofErr w:type="spellEnd"/>
          </w:p>
          <w:p w14:paraId="2A51507B" w14:textId="77777777" w:rsidR="006D0396" w:rsidRDefault="006D0396"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886A75A" w14:textId="2116EB8A" w:rsidR="006D0396" w:rsidRPr="00E62BF5" w:rsidRDefault="006D0396"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p w14:paraId="66569AFC" w14:textId="30CEDCBF" w:rsidR="006D0396" w:rsidRPr="008A48A4" w:rsidRDefault="006D0396" w:rsidP="00774E70">
            <w:pPr>
              <w:spacing w:line="276" w:lineRule="auto"/>
              <w:contextualSpacing/>
              <w:rPr>
                <w:rFonts w:asciiTheme="minorHAnsi" w:hAnsiTheme="minorHAnsi" w:cstheme="minorHAnsi"/>
                <w:sz w:val="18"/>
                <w:szCs w:val="18"/>
              </w:rPr>
            </w:pPr>
          </w:p>
        </w:tc>
        <w:tc>
          <w:tcPr>
            <w:tcW w:w="3119" w:type="pct"/>
          </w:tcPr>
          <w:p w14:paraId="299F1CD8" w14:textId="77777777" w:rsidR="006D0396" w:rsidRDefault="006D0396"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DENV</w:t>
            </w:r>
          </w:p>
          <w:p w14:paraId="582250AD" w14:textId="77777777" w:rsidR="006D0396" w:rsidRDefault="006D0396" w:rsidP="00052513">
            <w:pPr>
              <w:spacing w:line="276" w:lineRule="auto"/>
              <w:contextualSpacing/>
              <w:rPr>
                <w:rFonts w:asciiTheme="minorHAnsi" w:hAnsiTheme="minorHAnsi" w:cstheme="minorHAnsi"/>
                <w:sz w:val="18"/>
                <w:szCs w:val="18"/>
              </w:rPr>
            </w:pPr>
          </w:p>
          <w:p w14:paraId="2747656A" w14:textId="77777777" w:rsidR="006D0396" w:rsidRDefault="006D0396" w:rsidP="00052513">
            <w:pPr>
              <w:spacing w:line="276" w:lineRule="auto"/>
              <w:contextualSpacing/>
              <w:rPr>
                <w:rFonts w:asciiTheme="minorHAnsi" w:hAnsiTheme="minorHAnsi" w:cstheme="minorHAnsi"/>
                <w:sz w:val="18"/>
                <w:szCs w:val="18"/>
              </w:rPr>
            </w:pPr>
          </w:p>
          <w:p w14:paraId="1BBC32ED" w14:textId="77777777" w:rsidR="006D0396" w:rsidRDefault="006D0396" w:rsidP="00052513">
            <w:pPr>
              <w:spacing w:line="276" w:lineRule="auto"/>
              <w:contextualSpacing/>
              <w:rPr>
                <w:rFonts w:asciiTheme="minorHAnsi" w:hAnsiTheme="minorHAnsi" w:cstheme="minorHAnsi"/>
                <w:sz w:val="18"/>
                <w:szCs w:val="18"/>
              </w:rPr>
            </w:pPr>
          </w:p>
          <w:p w14:paraId="7E56D46C" w14:textId="790A506C" w:rsidR="006D0396" w:rsidRDefault="006D0396"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CHIKV</w:t>
            </w:r>
          </w:p>
          <w:p w14:paraId="10BCC67F" w14:textId="08AD0596"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0AF2628C" w14:textId="62B755D8" w:rsidTr="006D0396">
        <w:tc>
          <w:tcPr>
            <w:tcW w:w="389" w:type="pct"/>
          </w:tcPr>
          <w:p w14:paraId="2CF096F0"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4DB44FD" w14:textId="3671360A"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or </w:t>
            </w:r>
            <w:r>
              <w:rPr>
                <w:rFonts w:asciiTheme="minorHAnsi" w:hAnsiTheme="minorHAnsi" w:cstheme="minorHAnsi"/>
                <w:sz w:val="18"/>
                <w:szCs w:val="18"/>
              </w:rPr>
              <w:t>Japanese 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901" w:type="pct"/>
          </w:tcPr>
          <w:p w14:paraId="2FDF563E" w14:textId="6C9A67DE" w:rsidR="006D0396" w:rsidRPr="00877AC8" w:rsidRDefault="006D0396"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No match</w:t>
            </w:r>
          </w:p>
        </w:tc>
        <w:tc>
          <w:tcPr>
            <w:tcW w:w="3119" w:type="pct"/>
          </w:tcPr>
          <w:p w14:paraId="29C05EEA" w14:textId="77777777" w:rsidR="006D0396" w:rsidRPr="001566C0" w:rsidRDefault="006D0396" w:rsidP="00774E70">
            <w:pPr>
              <w:spacing w:line="276" w:lineRule="auto"/>
              <w:contextualSpacing/>
              <w:rPr>
                <w:rFonts w:asciiTheme="minorHAnsi" w:hAnsiTheme="minorHAnsi" w:cstheme="minorHAnsi"/>
                <w:sz w:val="18"/>
                <w:szCs w:val="18"/>
                <w:lang w:val="en-GB"/>
              </w:rPr>
            </w:pPr>
          </w:p>
          <w:p w14:paraId="15E25906" w14:textId="77777777" w:rsidR="006D0396" w:rsidRDefault="006D0396" w:rsidP="00774E70">
            <w:pPr>
              <w:spacing w:line="276" w:lineRule="auto"/>
              <w:contextualSpacing/>
              <w:rPr>
                <w:rFonts w:asciiTheme="minorHAnsi" w:hAnsiTheme="minorHAnsi" w:cstheme="minorHAnsi"/>
                <w:sz w:val="18"/>
                <w:szCs w:val="18"/>
                <w:lang w:val="en-GB"/>
              </w:rPr>
            </w:pPr>
          </w:p>
          <w:p w14:paraId="24C959C0" w14:textId="77777777" w:rsidR="006D0396" w:rsidRDefault="006D0396" w:rsidP="00774E70">
            <w:pPr>
              <w:spacing w:line="276" w:lineRule="auto"/>
              <w:contextualSpacing/>
              <w:rPr>
                <w:rFonts w:asciiTheme="minorHAnsi" w:hAnsiTheme="minorHAnsi" w:cstheme="minorHAnsi"/>
                <w:sz w:val="18"/>
                <w:szCs w:val="18"/>
                <w:lang w:val="en-GB"/>
              </w:rPr>
            </w:pPr>
          </w:p>
          <w:p w14:paraId="6A5F4059" w14:textId="277DEBBC"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r>
      <w:tr w:rsidR="006D0396" w:rsidRPr="008A48A4" w14:paraId="085AE8F9" w14:textId="77FE9811" w:rsidTr="006D0396">
        <w:tc>
          <w:tcPr>
            <w:tcW w:w="389" w:type="pct"/>
          </w:tcPr>
          <w:p w14:paraId="0FBB5706"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1064392" w14:textId="4EF8821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immunosuppressive conditions, disorders, comorbiditi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chronic hypertension, diabetes), or pregnancy-related conditions (e.g. pre-eclampsia, gestational diabetes)</w:t>
            </w:r>
            <w:r>
              <w:rPr>
                <w:rFonts w:asciiTheme="minorHAnsi" w:hAnsiTheme="minorHAnsi" w:cstheme="minorHAnsi"/>
                <w:sz w:val="18"/>
                <w:szCs w:val="18"/>
              </w:rPr>
              <w:t xml:space="preserve"> -&gt; split into two!</w:t>
            </w:r>
          </w:p>
        </w:tc>
        <w:tc>
          <w:tcPr>
            <w:tcW w:w="901" w:type="pct"/>
          </w:tcPr>
          <w:p w14:paraId="28CEC31C" w14:textId="03247876" w:rsidR="006D0396"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omorbid_bin</w:t>
            </w:r>
            <w:proofErr w:type="spellEnd"/>
            <w:r>
              <w:rPr>
                <w:rFonts w:asciiTheme="minorHAnsi" w:hAnsiTheme="minorHAnsi" w:cstheme="minorHAnsi"/>
                <w:sz w:val="18"/>
                <w:szCs w:val="18"/>
              </w:rPr>
              <w:t xml:space="preserve">, </w:t>
            </w:r>
          </w:p>
          <w:p w14:paraId="256D50DE" w14:textId="6DC422A5" w:rsidR="006D0396" w:rsidRDefault="006D0396" w:rsidP="00774E70">
            <w:pPr>
              <w:spacing w:line="276" w:lineRule="auto"/>
              <w:contextualSpacing/>
              <w:rPr>
                <w:rFonts w:asciiTheme="minorHAnsi" w:hAnsiTheme="minorHAnsi" w:cstheme="minorHAnsi"/>
                <w:sz w:val="18"/>
                <w:szCs w:val="18"/>
              </w:rPr>
            </w:pPr>
          </w:p>
          <w:p w14:paraId="18721785" w14:textId="77777777" w:rsidR="006D0396" w:rsidRDefault="006D0396" w:rsidP="00774E70">
            <w:pPr>
              <w:spacing w:line="276" w:lineRule="auto"/>
              <w:contextualSpacing/>
              <w:rPr>
                <w:rFonts w:asciiTheme="minorHAnsi" w:hAnsiTheme="minorHAnsi" w:cstheme="minorHAnsi"/>
                <w:sz w:val="18"/>
                <w:szCs w:val="18"/>
              </w:rPr>
            </w:pPr>
          </w:p>
          <w:p w14:paraId="2035F6BD" w14:textId="7A207D7F" w:rsidR="006D0396"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omorbid_preg</w:t>
            </w:r>
            <w:proofErr w:type="spellEnd"/>
          </w:p>
          <w:p w14:paraId="4B7B6DAB" w14:textId="219C7666" w:rsidR="006D0396" w:rsidRPr="00D05B4C" w:rsidRDefault="006D0396" w:rsidP="00D05B4C">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7F8CBA0" w14:textId="16354938" w:rsidR="006D0396" w:rsidRDefault="006D0396"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eclampsia, preeclampsia, if 1</w:t>
            </w:r>
          </w:p>
          <w:p w14:paraId="4C363150" w14:textId="77777777" w:rsidR="006D0396" w:rsidRDefault="006D0396" w:rsidP="00774E70">
            <w:pPr>
              <w:spacing w:line="276" w:lineRule="auto"/>
              <w:contextualSpacing/>
              <w:rPr>
                <w:rFonts w:asciiTheme="minorHAnsi" w:hAnsiTheme="minorHAnsi" w:cstheme="minorHAnsi"/>
                <w:sz w:val="18"/>
                <w:szCs w:val="18"/>
              </w:rPr>
            </w:pPr>
          </w:p>
          <w:p w14:paraId="5A85076D" w14:textId="166AE955" w:rsidR="006D0396" w:rsidRPr="008A48A4" w:rsidRDefault="006D0396" w:rsidP="00774E70">
            <w:pPr>
              <w:spacing w:line="276" w:lineRule="auto"/>
              <w:contextualSpacing/>
              <w:rPr>
                <w:rFonts w:asciiTheme="minorHAnsi" w:hAnsiTheme="minorHAnsi" w:cstheme="minorHAnsi"/>
                <w:sz w:val="18"/>
                <w:szCs w:val="18"/>
              </w:rPr>
            </w:pPr>
          </w:p>
        </w:tc>
        <w:tc>
          <w:tcPr>
            <w:tcW w:w="3119" w:type="pct"/>
          </w:tcPr>
          <w:p w14:paraId="35A043E9"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6D0396"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p w14:paraId="51F03659" w14:textId="77777777" w:rsidR="006D0396" w:rsidRDefault="006D0396" w:rsidP="00774E70">
            <w:pPr>
              <w:spacing w:line="276" w:lineRule="auto"/>
              <w:contextualSpacing/>
              <w:rPr>
                <w:rFonts w:asciiTheme="minorHAnsi" w:hAnsiTheme="minorHAnsi" w:cstheme="minorHAnsi"/>
                <w:sz w:val="18"/>
                <w:szCs w:val="18"/>
              </w:rPr>
            </w:pPr>
          </w:p>
          <w:p w14:paraId="0761CE79" w14:textId="2EA38765" w:rsidR="006D0396" w:rsidRPr="008A48A4" w:rsidRDefault="006D0396" w:rsidP="00254089">
            <w:pPr>
              <w:spacing w:line="276" w:lineRule="auto"/>
              <w:contextualSpacing/>
              <w:rPr>
                <w:rFonts w:asciiTheme="minorHAnsi" w:hAnsiTheme="minorHAnsi" w:cstheme="minorHAnsi"/>
                <w:sz w:val="18"/>
                <w:szCs w:val="18"/>
              </w:rPr>
            </w:pPr>
            <w:r w:rsidRPr="009C571D">
              <w:rPr>
                <w:rFonts w:asciiTheme="minorHAnsi" w:hAnsiTheme="minorHAnsi" w:cstheme="minorHAnsi"/>
                <w:sz w:val="18"/>
                <w:szCs w:val="18"/>
              </w:rPr>
              <w:t>Presence of complications during this specific pregnancy</w:t>
            </w:r>
            <w:r>
              <w:rPr>
                <w:rFonts w:asciiTheme="minorHAnsi" w:hAnsiTheme="minorHAnsi" w:cstheme="minorHAnsi"/>
                <w:sz w:val="18"/>
                <w:szCs w:val="18"/>
              </w:rPr>
              <w:t xml:space="preserve"> (including gestational diabetes, eclampsia, pre-eclampsia)</w:t>
            </w:r>
          </w:p>
          <w:p w14:paraId="601AC8BF" w14:textId="77777777" w:rsidR="006D0396" w:rsidRDefault="006D0396"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13851B1" w14:textId="4C59F6A6" w:rsidR="006D0396" w:rsidRPr="008A48A4" w:rsidRDefault="006D0396" w:rsidP="00254089">
            <w:pPr>
              <w:spacing w:line="276" w:lineRule="auto"/>
              <w:contextualSpacing/>
              <w:rPr>
                <w:rFonts w:asciiTheme="minorHAnsi" w:hAnsiTheme="minorHAnsi" w:cstheme="minorHAnsi"/>
                <w:sz w:val="18"/>
                <w:szCs w:val="18"/>
              </w:rPr>
            </w:pPr>
          </w:p>
        </w:tc>
      </w:tr>
      <w:tr w:rsidR="006D0396" w:rsidRPr="008A48A4" w14:paraId="659C4E48" w14:textId="51424A9B" w:rsidTr="006D0396">
        <w:tc>
          <w:tcPr>
            <w:tcW w:w="389" w:type="pct"/>
          </w:tcPr>
          <w:p w14:paraId="22A83D06"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2B39DB3C"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901" w:type="pct"/>
          </w:tcPr>
          <w:p w14:paraId="07F573F4" w14:textId="7A94DF4C" w:rsidR="006D0396" w:rsidRPr="008A48A4" w:rsidRDefault="006D0396" w:rsidP="00E62BF5">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w:t>
            </w:r>
            <w:r>
              <w:rPr>
                <w:rFonts w:asciiTheme="minorHAnsi" w:hAnsiTheme="minorHAnsi" w:cstheme="minorHAnsi"/>
                <w:sz w:val="18"/>
                <w:szCs w:val="18"/>
              </w:rPr>
              <w:t>bin</w:t>
            </w:r>
            <w:proofErr w:type="spellEnd"/>
          </w:p>
          <w:p w14:paraId="4E404A7A" w14:textId="2F7CCD7F" w:rsidR="006D0396" w:rsidRPr="008A48A4" w:rsidRDefault="006D0396" w:rsidP="00774E70">
            <w:pPr>
              <w:spacing w:line="276" w:lineRule="auto"/>
              <w:contextualSpacing/>
              <w:rPr>
                <w:rFonts w:asciiTheme="minorHAnsi" w:hAnsiTheme="minorHAnsi" w:cstheme="minorHAnsi"/>
                <w:sz w:val="18"/>
                <w:szCs w:val="18"/>
              </w:rPr>
            </w:pPr>
          </w:p>
        </w:tc>
        <w:tc>
          <w:tcPr>
            <w:tcW w:w="3119" w:type="pct"/>
          </w:tcPr>
          <w:p w14:paraId="27F3BDA9"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D369B44" w14:textId="199C32C2"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tc>
      </w:tr>
      <w:tr w:rsidR="006D0396" w:rsidRPr="008A48A4" w14:paraId="0EE1C2E3" w14:textId="472CD1F5" w:rsidTr="006D0396">
        <w:tc>
          <w:tcPr>
            <w:tcW w:w="389" w:type="pct"/>
          </w:tcPr>
          <w:p w14:paraId="387416EB"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58A00B63" w14:textId="7777777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901" w:type="pct"/>
          </w:tcPr>
          <w:p w14:paraId="30A474EA" w14:textId="7D99EF8B" w:rsidR="006D0396" w:rsidRPr="008A48A4"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3119" w:type="pct"/>
          </w:tcPr>
          <w:p w14:paraId="612BB39C" w14:textId="77777777" w:rsidR="006D0396" w:rsidRPr="008A48A4" w:rsidRDefault="006D0396" w:rsidP="00774E70">
            <w:pPr>
              <w:spacing w:line="276" w:lineRule="auto"/>
              <w:contextualSpacing/>
              <w:rPr>
                <w:rFonts w:asciiTheme="minorHAnsi" w:hAnsiTheme="minorHAnsi" w:cstheme="minorHAnsi"/>
                <w:sz w:val="18"/>
                <w:szCs w:val="18"/>
              </w:rPr>
            </w:pPr>
          </w:p>
        </w:tc>
      </w:tr>
      <w:tr w:rsidR="006D0396" w:rsidRPr="008A48A4" w14:paraId="20D48BF8" w14:textId="3FA1126A" w:rsidTr="006D0396">
        <w:tc>
          <w:tcPr>
            <w:tcW w:w="389" w:type="pct"/>
          </w:tcPr>
          <w:p w14:paraId="05FE43DA" w14:textId="77777777" w:rsidR="006D0396" w:rsidRPr="008A48A4" w:rsidRDefault="006D0396" w:rsidP="00774E70">
            <w:pPr>
              <w:spacing w:line="276" w:lineRule="auto"/>
              <w:rPr>
                <w:rFonts w:asciiTheme="minorHAnsi" w:hAnsiTheme="minorHAnsi" w:cstheme="minorHAnsi"/>
                <w:sz w:val="18"/>
                <w:szCs w:val="18"/>
              </w:rPr>
            </w:pPr>
          </w:p>
        </w:tc>
        <w:tc>
          <w:tcPr>
            <w:tcW w:w="590" w:type="pct"/>
          </w:tcPr>
          <w:p w14:paraId="067DBD51" w14:textId="621A17B7" w:rsidR="006D0396" w:rsidRPr="008A48A4" w:rsidRDefault="006D0396"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and severity of maternal and infant clinical symptoms</w:t>
            </w:r>
            <w:r>
              <w:rPr>
                <w:rFonts w:asciiTheme="minorHAnsi" w:hAnsiTheme="minorHAnsi" w:cstheme="minorHAnsi"/>
                <w:sz w:val="18"/>
                <w:szCs w:val="18"/>
              </w:rPr>
              <w:t xml:space="preserve"> -&gt; consider separate variables</w:t>
            </w:r>
          </w:p>
        </w:tc>
        <w:tc>
          <w:tcPr>
            <w:tcW w:w="901" w:type="pct"/>
          </w:tcPr>
          <w:p w14:paraId="3C00EE1C" w14:textId="21C0913F" w:rsidR="006D0396" w:rsidRDefault="006D0396"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CE9195C" w:rsidR="006D0396" w:rsidRDefault="006D0396" w:rsidP="00774E70">
            <w:pPr>
              <w:spacing w:line="276" w:lineRule="auto"/>
              <w:contextualSpacing/>
              <w:rPr>
                <w:rFonts w:asciiTheme="minorHAnsi" w:hAnsiTheme="minorHAnsi" w:cstheme="minorHAnsi"/>
                <w:sz w:val="18"/>
                <w:szCs w:val="18"/>
                <w:highlight w:val="red"/>
              </w:rPr>
            </w:pPr>
          </w:p>
          <w:p w14:paraId="7C503228" w14:textId="0ABB82B0" w:rsidR="006D0396" w:rsidRPr="00960570" w:rsidRDefault="006D0396"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067E592F" w14:textId="77777777" w:rsidR="006D0396" w:rsidRDefault="006D0396" w:rsidP="00774E70">
            <w:pPr>
              <w:spacing w:line="276" w:lineRule="auto"/>
              <w:contextualSpacing/>
              <w:rPr>
                <w:rFonts w:asciiTheme="minorHAnsi" w:hAnsiTheme="minorHAnsi" w:cstheme="minorHAnsi"/>
                <w:sz w:val="18"/>
                <w:szCs w:val="18"/>
              </w:rPr>
            </w:pPr>
          </w:p>
          <w:p w14:paraId="7828731D" w14:textId="111CE06E" w:rsidR="006D0396" w:rsidRDefault="006D0396"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1BDA9F53" w14:textId="2D1EF1F2" w:rsidR="006D0396" w:rsidRDefault="006D0396" w:rsidP="00774E70">
            <w:pPr>
              <w:spacing w:line="276" w:lineRule="auto"/>
              <w:contextualSpacing/>
              <w:rPr>
                <w:rFonts w:asciiTheme="minorHAnsi" w:hAnsiTheme="minorHAnsi" w:cstheme="minorHAnsi"/>
                <w:sz w:val="18"/>
                <w:szCs w:val="18"/>
              </w:rPr>
            </w:pPr>
          </w:p>
          <w:p w14:paraId="2916AECD" w14:textId="10671A3D" w:rsidR="006D0396" w:rsidRDefault="006D0396" w:rsidP="003F6773">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5E66570C" w14:textId="17264CBD" w:rsidR="006D0396" w:rsidRDefault="006D0396" w:rsidP="003F6773">
            <w:pPr>
              <w:spacing w:line="276" w:lineRule="auto"/>
              <w:contextualSpacing/>
              <w:rPr>
                <w:rFonts w:asciiTheme="minorHAnsi" w:hAnsiTheme="minorHAnsi" w:cstheme="minorHAnsi"/>
                <w:sz w:val="18"/>
                <w:szCs w:val="18"/>
              </w:rPr>
            </w:pPr>
          </w:p>
          <w:p w14:paraId="3B691814" w14:textId="77777777" w:rsidR="006D0396" w:rsidRPr="00960570" w:rsidRDefault="006D0396" w:rsidP="00BC62A4">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5ABF49" w14:textId="77777777" w:rsidR="006D0396" w:rsidRPr="00960570" w:rsidRDefault="006D0396" w:rsidP="003F6773">
            <w:pPr>
              <w:spacing w:line="276" w:lineRule="auto"/>
              <w:contextualSpacing/>
              <w:rPr>
                <w:rFonts w:asciiTheme="minorHAnsi" w:hAnsiTheme="minorHAnsi" w:cstheme="minorHAnsi"/>
                <w:sz w:val="18"/>
                <w:szCs w:val="18"/>
              </w:rPr>
            </w:pPr>
          </w:p>
          <w:p w14:paraId="17348CA2" w14:textId="0404F6C9" w:rsidR="006D0396" w:rsidRDefault="006D0396" w:rsidP="00774E70">
            <w:pPr>
              <w:spacing w:line="276" w:lineRule="auto"/>
              <w:contextualSpacing/>
              <w:rPr>
                <w:rFonts w:asciiTheme="minorHAnsi" w:hAnsiTheme="minorHAnsi" w:cstheme="minorHAnsi"/>
                <w:sz w:val="18"/>
                <w:szCs w:val="18"/>
              </w:rPr>
            </w:pPr>
          </w:p>
          <w:p w14:paraId="4D7C41BA" w14:textId="32F26C11" w:rsidR="006D0396" w:rsidRDefault="006D0396" w:rsidP="00774E70">
            <w:pPr>
              <w:spacing w:line="276" w:lineRule="auto"/>
              <w:contextualSpacing/>
              <w:rPr>
                <w:rFonts w:asciiTheme="minorHAnsi" w:hAnsiTheme="minorHAnsi" w:cstheme="minorHAnsi"/>
                <w:sz w:val="18"/>
                <w:szCs w:val="18"/>
              </w:rPr>
            </w:pPr>
          </w:p>
          <w:p w14:paraId="19288672" w14:textId="34D12F96" w:rsidR="006D0396"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 for infant clinical symptoms.</w:t>
            </w:r>
          </w:p>
          <w:p w14:paraId="581B5127" w14:textId="77777777" w:rsidR="006D0396" w:rsidRDefault="006D0396" w:rsidP="00774E70">
            <w:pPr>
              <w:spacing w:line="276" w:lineRule="auto"/>
              <w:contextualSpacing/>
              <w:rPr>
                <w:rFonts w:asciiTheme="minorHAnsi" w:hAnsiTheme="minorHAnsi" w:cstheme="minorHAnsi"/>
                <w:sz w:val="18"/>
                <w:szCs w:val="18"/>
              </w:rPr>
            </w:pPr>
          </w:p>
          <w:p w14:paraId="70ABD35C" w14:textId="49CACC1B" w:rsidR="006D0396" w:rsidRPr="00960570"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 considered because too few data:</w:t>
            </w:r>
          </w:p>
          <w:p w14:paraId="429F6A4B" w14:textId="77777777" w:rsidR="006D0396" w:rsidRPr="00960570" w:rsidRDefault="006D0396"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364E744B" w14:textId="532C73DE" w:rsidR="006D0396" w:rsidRDefault="006D0396"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528B902" w:rsidR="006D0396" w:rsidRPr="00960570" w:rsidRDefault="006D0396"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vomiting</w:t>
            </w:r>
          </w:p>
          <w:p w14:paraId="3386987B" w14:textId="77777777" w:rsidR="006D0396" w:rsidRPr="00960570" w:rsidRDefault="006D0396"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6D0396" w:rsidRPr="00960570" w:rsidRDefault="006D0396"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310485D2" w14:textId="77777777" w:rsidR="006D0396" w:rsidRPr="00960570" w:rsidRDefault="006D0396"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3CAD482E" w14:textId="3DCBAD79" w:rsidR="006D0396" w:rsidRPr="008A48A4" w:rsidRDefault="006D0396"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tc>
        <w:tc>
          <w:tcPr>
            <w:tcW w:w="3119" w:type="pct"/>
          </w:tcPr>
          <w:p w14:paraId="550EEBED" w14:textId="3BE817A3" w:rsidR="006D0396" w:rsidRDefault="006D0396"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Any arbovirus-related symptoms during the current pregnancy</w:t>
            </w:r>
          </w:p>
          <w:p w14:paraId="51DF904C" w14:textId="08AF8369" w:rsidR="006D0396" w:rsidRDefault="006D0396" w:rsidP="00774E70">
            <w:pPr>
              <w:spacing w:line="276" w:lineRule="auto"/>
              <w:contextualSpacing/>
              <w:rPr>
                <w:rFonts w:asciiTheme="minorHAnsi" w:hAnsiTheme="minorHAnsi" w:cstheme="minorHAnsi"/>
                <w:sz w:val="18"/>
                <w:szCs w:val="18"/>
              </w:rPr>
            </w:pPr>
          </w:p>
          <w:p w14:paraId="505117C7" w14:textId="45655702" w:rsidR="006D0396" w:rsidRDefault="006D0396"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Fever present at any time point during the current pregnancy</w:t>
            </w:r>
          </w:p>
          <w:p w14:paraId="5BC7B3C7" w14:textId="38300DEE" w:rsidR="006D0396" w:rsidRDefault="006D0396" w:rsidP="00774E70">
            <w:pPr>
              <w:spacing w:line="276" w:lineRule="auto"/>
              <w:contextualSpacing/>
              <w:rPr>
                <w:rFonts w:asciiTheme="minorHAnsi" w:hAnsiTheme="minorHAnsi" w:cstheme="minorHAnsi"/>
                <w:sz w:val="18"/>
                <w:szCs w:val="18"/>
              </w:rPr>
            </w:pPr>
          </w:p>
          <w:p w14:paraId="26934399" w14:textId="5672E736" w:rsidR="006D0396" w:rsidRDefault="006D0396"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Rash present at any time point during the current pregnancy</w:t>
            </w:r>
          </w:p>
          <w:p w14:paraId="5D2678D7" w14:textId="27F6A620" w:rsidR="006D0396" w:rsidRDefault="006D0396" w:rsidP="00774E70">
            <w:pPr>
              <w:spacing w:line="276" w:lineRule="auto"/>
              <w:contextualSpacing/>
              <w:rPr>
                <w:rFonts w:asciiTheme="minorHAnsi" w:hAnsiTheme="minorHAnsi" w:cstheme="minorHAnsi"/>
                <w:sz w:val="18"/>
                <w:szCs w:val="18"/>
              </w:rPr>
            </w:pPr>
          </w:p>
          <w:p w14:paraId="01DEE9DF" w14:textId="77777777" w:rsidR="006D0396" w:rsidRDefault="006D0396"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Joint pain/arthralgia present at any time point during the current pregnancy</w:t>
            </w:r>
          </w:p>
          <w:p w14:paraId="32E5D507" w14:textId="49CD98D2" w:rsidR="006D0396" w:rsidRDefault="006D0396" w:rsidP="00774E70">
            <w:pPr>
              <w:spacing w:line="276" w:lineRule="auto"/>
              <w:contextualSpacing/>
              <w:rPr>
                <w:rFonts w:asciiTheme="minorHAnsi" w:hAnsiTheme="minorHAnsi" w:cstheme="minorHAnsi"/>
                <w:sz w:val="18"/>
                <w:szCs w:val="18"/>
              </w:rPr>
            </w:pPr>
          </w:p>
          <w:p w14:paraId="6F6C9D28" w14:textId="11836E04" w:rsidR="006D0396" w:rsidRDefault="006D0396" w:rsidP="00774E70">
            <w:pPr>
              <w:spacing w:line="276" w:lineRule="auto"/>
              <w:contextualSpacing/>
              <w:rPr>
                <w:rFonts w:asciiTheme="minorHAnsi" w:hAnsiTheme="minorHAnsi" w:cstheme="minorHAnsi"/>
                <w:sz w:val="18"/>
                <w:szCs w:val="18"/>
              </w:rPr>
            </w:pPr>
            <w:r w:rsidRPr="00BC62A4">
              <w:rPr>
                <w:rFonts w:asciiTheme="minorHAnsi" w:hAnsiTheme="minorHAnsi" w:cstheme="minorHAnsi"/>
                <w:sz w:val="18"/>
                <w:szCs w:val="18"/>
              </w:rPr>
              <w:t>Headache present at any time point during the current pregnancy</w:t>
            </w:r>
          </w:p>
          <w:p w14:paraId="43BA0A5D" w14:textId="77777777" w:rsidR="006D0396" w:rsidRDefault="006D0396" w:rsidP="00774E70">
            <w:pPr>
              <w:spacing w:line="276" w:lineRule="auto"/>
              <w:contextualSpacing/>
              <w:rPr>
                <w:rFonts w:asciiTheme="minorHAnsi" w:hAnsiTheme="minorHAnsi" w:cstheme="minorHAnsi"/>
                <w:sz w:val="18"/>
                <w:szCs w:val="18"/>
              </w:rPr>
            </w:pPr>
          </w:p>
          <w:p w14:paraId="3C4FE12F" w14:textId="7A2049BE" w:rsidR="006D0396" w:rsidRDefault="006D0396"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All:</w:t>
            </w:r>
          </w:p>
          <w:p w14:paraId="1EAC6960" w14:textId="6E6A3E68" w:rsidR="006D0396" w:rsidRDefault="006D0396" w:rsidP="003F6773">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0=No</w:t>
            </w:r>
            <w:r>
              <w:rPr>
                <w:rFonts w:asciiTheme="minorHAnsi" w:hAnsiTheme="minorHAnsi" w:cstheme="minorHAnsi"/>
                <w:sz w:val="18"/>
                <w:szCs w:val="18"/>
              </w:rPr>
              <w:t xml:space="preserve"> </w:t>
            </w:r>
            <w:r w:rsidRPr="003F6773">
              <w:rPr>
                <w:rFonts w:asciiTheme="minorHAnsi" w:hAnsiTheme="minorHAnsi" w:cstheme="minorHAnsi"/>
                <w:sz w:val="18"/>
                <w:szCs w:val="18"/>
              </w:rPr>
              <w:t>1=Yes</w:t>
            </w:r>
            <w:r>
              <w:rPr>
                <w:rFonts w:asciiTheme="minorHAnsi" w:hAnsiTheme="minorHAnsi" w:cstheme="minorHAnsi"/>
                <w:sz w:val="18"/>
                <w:szCs w:val="18"/>
              </w:rPr>
              <w:t xml:space="preserve"> </w:t>
            </w:r>
            <w:r w:rsidRPr="003F6773">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3F6773">
              <w:rPr>
                <w:rFonts w:asciiTheme="minorHAnsi" w:hAnsiTheme="minorHAnsi" w:cstheme="minorHAnsi"/>
                <w:sz w:val="18"/>
                <w:szCs w:val="18"/>
              </w:rPr>
              <w:t>999=Missing</w:t>
            </w:r>
          </w:p>
          <w:p w14:paraId="4EF9247E" w14:textId="77777777" w:rsidR="006D0396" w:rsidRDefault="006D0396" w:rsidP="00774E70">
            <w:pPr>
              <w:spacing w:line="276" w:lineRule="auto"/>
              <w:contextualSpacing/>
              <w:rPr>
                <w:rFonts w:asciiTheme="minorHAnsi" w:hAnsiTheme="minorHAnsi" w:cstheme="minorHAnsi"/>
                <w:sz w:val="18"/>
                <w:szCs w:val="18"/>
              </w:rPr>
            </w:pPr>
          </w:p>
          <w:p w14:paraId="750B3CDC" w14:textId="7CB3F553" w:rsidR="006D0396" w:rsidRPr="008A48A4" w:rsidRDefault="006D0396" w:rsidP="00774E70">
            <w:pPr>
              <w:spacing w:line="276" w:lineRule="auto"/>
              <w:contextualSpacing/>
              <w:rPr>
                <w:rFonts w:asciiTheme="minorHAnsi" w:hAnsiTheme="minorHAnsi" w:cstheme="minorHAnsi"/>
                <w:sz w:val="18"/>
                <w:szCs w:val="18"/>
              </w:rPr>
            </w:pP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br w:type="page"/>
      </w: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lastRenderedPageBreak/>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 xml:space="preserve">indicates whether the woman was diagnosed as having Zika virus infection, regardless of the criteria used. </w:t>
      </w:r>
      <w:proofErr w:type="gramStart"/>
      <w:r w:rsidR="00AD0569">
        <w:rPr>
          <w:rFonts w:asciiTheme="minorHAnsi" w:hAnsiTheme="minorHAnsi" w:cstheme="minorHAnsi"/>
        </w:rPr>
        <w:t>In reviewing the data, there</w:t>
      </w:r>
      <w:proofErr w:type="gramEnd"/>
      <w:r w:rsidR="00AD0569">
        <w:rPr>
          <w:rFonts w:asciiTheme="minorHAnsi" w:hAnsiTheme="minorHAnsi" w:cstheme="minorHAnsi"/>
        </w:rPr>
        <w:t xml:space="preserv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w:t>
      </w:r>
      <w:proofErr w:type="gramStart"/>
      <w:r w:rsidRPr="000F1028">
        <w:rPr>
          <w:rFonts w:asciiTheme="minorHAnsi" w:hAnsiTheme="minorHAnsi" w:cstheme="minorHAnsi"/>
        </w:rPr>
        <w:t>is</w:t>
      </w:r>
      <w:proofErr w:type="gramEnd"/>
      <w:r w:rsidRPr="000F1028">
        <w:rPr>
          <w:rFonts w:asciiTheme="minorHAnsi" w:hAnsiTheme="minorHAnsi" w:cstheme="minorHAnsi"/>
        </w:rPr>
        <w:t xml:space="preserve">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men, J.A.A. (Anneke)" w:date="2022-07-21T14:40:00Z" w:initials="DJ(">
    <w:p w14:paraId="6E271F69" w14:textId="0DAD4BEC" w:rsidR="006D0396" w:rsidRDefault="006D0396"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2" w:author="Damen, J.A.A. (Anneke)" w:date="2022-09-12T17:10:00Z" w:initials="DJ(">
    <w:p w14:paraId="0D7BADCB" w14:textId="77777777" w:rsidR="006D0396" w:rsidRDefault="006D0396" w:rsidP="00622BEF">
      <w:r>
        <w:rPr>
          <w:rStyle w:val="CommentReference"/>
        </w:rPr>
        <w:annotationRef/>
      </w:r>
      <w:r>
        <w:rPr>
          <w:rFonts w:ascii="Calibri" w:eastAsia="Calibri" w:hAnsi="Calibri" w:cs="Calibri"/>
          <w:color w:val="000000"/>
          <w:sz w:val="20"/>
          <w:szCs w:val="20"/>
          <w:lang w:eastAsia="en-CA"/>
        </w:rPr>
        <w:t>Relate size of baby to gestational age? -&gt; ch_weight, birth_ga. Not all small for ga are really mgr.</w:t>
      </w:r>
    </w:p>
  </w:comment>
  <w:comment w:id="3" w:author="Damen, J.A.A. (Anneke)" w:date="2022-07-21T15:05:00Z" w:initials="DJ(">
    <w:p w14:paraId="00D7AFC3" w14:textId="77777777" w:rsidR="006D0396" w:rsidRDefault="006D0396"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4" w:author="Damen, J.A.A. (Anneke)" w:date="2022-07-21T15:09:00Z" w:initials="DJ(">
    <w:p w14:paraId="3F8346E3" w14:textId="77777777" w:rsidR="006D0396" w:rsidRDefault="006D0396"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5" w:author="Damen, J.A.A. (Anneke)" w:date="2022-09-12T17:45:00Z" w:initials="DJ(">
    <w:p w14:paraId="69E625E9" w14:textId="77777777" w:rsidR="006D0396" w:rsidRDefault="006D0396" w:rsidP="00BA3DD1">
      <w:r>
        <w:rPr>
          <w:rStyle w:val="CommentReference"/>
        </w:rPr>
        <w:annotationRef/>
      </w:r>
      <w:r>
        <w:rPr>
          <w:rFonts w:ascii="Calibri" w:eastAsia="Calibri" w:hAnsi="Calibri" w:cs="Calibri"/>
          <w:color w:val="000000"/>
          <w:sz w:val="20"/>
          <w:szCs w:val="20"/>
          <w:lang w:eastAsia="en-CA"/>
        </w:rPr>
        <w:t>No other variables. Prefer to keep timing.</w:t>
      </w:r>
    </w:p>
  </w:comment>
  <w:comment w:id="6" w:author="Damen, J.A.A. (Anneke)" w:date="2022-07-21T15:11:00Z" w:initials="DJ(">
    <w:p w14:paraId="130A3F1A" w14:textId="7C65E781" w:rsidR="006D0396" w:rsidRDefault="006D0396"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7" w:author="Damen, J.A.A. (Anneke)" w:date="2022-09-12T17:45:00Z" w:initials="DJ(">
    <w:p w14:paraId="6C6F4BD4" w14:textId="77777777" w:rsidR="006D0396" w:rsidRDefault="006D0396" w:rsidP="007839F7">
      <w:r>
        <w:rPr>
          <w:rStyle w:val="CommentReference"/>
        </w:rPr>
        <w:annotationRef/>
      </w:r>
      <w:r>
        <w:rPr>
          <w:rFonts w:ascii="Calibri" w:eastAsia="Calibri" w:hAnsi="Calibri" w:cs="Calibri"/>
          <w:color w:val="000000"/>
          <w:sz w:val="20"/>
          <w:szCs w:val="20"/>
          <w:lang w:eastAsia="en-CA"/>
        </w:rPr>
        <w:t>No other variables. Prefer to keep timing.</w:t>
      </w:r>
    </w:p>
  </w:comment>
  <w:comment w:id="8" w:author="Damen, J.A.A. (Anneke)" w:date="2022-07-21T15:16:00Z" w:initials="DJ(">
    <w:p w14:paraId="74F4EF9D" w14:textId="14757FC8" w:rsidR="006D0396" w:rsidRDefault="006D0396" w:rsidP="008412A1">
      <w:r>
        <w:rPr>
          <w:rStyle w:val="CommentReference"/>
        </w:rPr>
        <w:annotationRef/>
      </w:r>
      <w:r>
        <w:rPr>
          <w:rFonts w:ascii="Calibri" w:eastAsia="Calibri" w:hAnsi="Calibri" w:cs="Calibri"/>
          <w:color w:val="000000"/>
          <w:sz w:val="20"/>
          <w:szCs w:val="20"/>
          <w:lang w:eastAsia="en-CA"/>
        </w:rPr>
        <w:t>Agree? Suggestions?</w:t>
      </w:r>
    </w:p>
  </w:comment>
  <w:comment w:id="9" w:author="Damen, J.A.A. (Anneke)" w:date="2022-09-12T17:46:00Z" w:initials="DJ(">
    <w:p w14:paraId="7AB3DD5D" w14:textId="77777777" w:rsidR="006D0396" w:rsidRDefault="006D0396" w:rsidP="001628F6">
      <w:r>
        <w:rPr>
          <w:rStyle w:val="CommentReference"/>
        </w:rPr>
        <w:annotationRef/>
      </w:r>
      <w:r>
        <w:rPr>
          <w:rFonts w:ascii="Calibri" w:eastAsia="Calibri" w:hAnsi="Calibri" w:cs="Calibri"/>
          <w:color w:val="000000"/>
          <w:sz w:val="20"/>
          <w:szCs w:val="20"/>
          <w:lang w:eastAsia="en-CA"/>
        </w:rPr>
        <w:t>Expect few number of events, so therefore fine to combine.</w:t>
      </w:r>
    </w:p>
  </w:comment>
  <w:comment w:id="10" w:author="Damen, J.A.A. (Anneke)" w:date="2022-07-21T15:22:00Z" w:initials="DJ(">
    <w:p w14:paraId="6519A59E" w14:textId="77777777" w:rsidR="006D0396" w:rsidRDefault="006D0396" w:rsidP="00962C0C">
      <w:r>
        <w:rPr>
          <w:rStyle w:val="CommentReference"/>
        </w:rPr>
        <w:annotationRef/>
      </w:r>
      <w:r>
        <w:rPr>
          <w:rFonts w:ascii="Calibri" w:eastAsia="Calibri" w:hAnsi="Calibri" w:cs="Calibri"/>
          <w:color w:val="000000"/>
          <w:sz w:val="20"/>
          <w:szCs w:val="20"/>
          <w:lang w:eastAsia="en-CA"/>
        </w:rPr>
        <w:t>Can we also use occupation to construct this variable? Or is ses sufficient? (89.7% missing values so it is unlikely that we can include it in our imputation model…</w:t>
      </w:r>
    </w:p>
  </w:comment>
  <w:comment w:id="11" w:author="Damen, J.A.A. (Anneke)" w:date="2022-09-16T14:09:00Z" w:initials="DJ(">
    <w:p w14:paraId="6B452535" w14:textId="77777777" w:rsidR="006D0396" w:rsidRDefault="006D0396" w:rsidP="005448F7">
      <w:r>
        <w:rPr>
          <w:rStyle w:val="CommentReference"/>
        </w:rPr>
        <w:annotationRef/>
      </w:r>
      <w:r>
        <w:rPr>
          <w:rFonts w:ascii="Calibri" w:eastAsia="Calibri" w:hAnsi="Calibri" w:cs="Calibri"/>
          <w:color w:val="000000"/>
          <w:sz w:val="20"/>
          <w:szCs w:val="20"/>
          <w:lang w:eastAsia="en-CA"/>
        </w:rPr>
        <w:t>Occupation can be used as separate variable instead of ses, however, this also has 75% missing so will not be useful.</w:t>
      </w:r>
    </w:p>
  </w:comment>
  <w:comment w:id="12" w:author="Damen, J.A.A. (Anneke)" w:date="2022-07-21T15:39:00Z" w:initials="DJ(">
    <w:p w14:paraId="737CE23C" w14:textId="67E06499" w:rsidR="006D0396" w:rsidRDefault="006D0396" w:rsidP="00CF7EA5">
      <w:r>
        <w:rPr>
          <w:rStyle w:val="CommentReference"/>
        </w:rPr>
        <w:annotationRef/>
      </w:r>
      <w:r>
        <w:rPr>
          <w:rFonts w:ascii="Calibri" w:eastAsia="Calibri" w:hAnsi="Calibri" w:cs="Calibri"/>
          <w:color w:val="000000"/>
          <w:sz w:val="20"/>
          <w:szCs w:val="20"/>
          <w:lang w:eastAsia="en-CA"/>
        </w:rPr>
        <w:t>Is this correct?</w:t>
      </w:r>
    </w:p>
  </w:comment>
  <w:comment w:id="13" w:author="Damen, J.A.A. (Anneke)" w:date="2022-09-12T17:55:00Z" w:initials="DJ(">
    <w:p w14:paraId="1E2AB888" w14:textId="77777777" w:rsidR="006D0396" w:rsidRDefault="006D0396" w:rsidP="00C9446D">
      <w:r>
        <w:rPr>
          <w:rStyle w:val="CommentReference"/>
        </w:rPr>
        <w:annotationRef/>
      </w:r>
      <w:r>
        <w:rPr>
          <w:rFonts w:ascii="Calibri" w:eastAsia="Calibri" w:hAnsi="Calibri" w:cs="Calibri"/>
          <w:color w:val="000000"/>
          <w:sz w:val="20"/>
          <w:szCs w:val="20"/>
          <w:lang w:eastAsia="en-CA"/>
        </w:rPr>
        <w:t>Yes, 777 is other.</w:t>
      </w:r>
    </w:p>
  </w:comment>
  <w:comment w:id="14" w:author="Damen, J.A.A. (Anneke)" w:date="2022-09-12T17:54:00Z" w:initials="DJ(">
    <w:p w14:paraId="557C2D26" w14:textId="61F517DE" w:rsidR="006D0396" w:rsidRDefault="006D0396" w:rsidP="00E7028E">
      <w:r>
        <w:rPr>
          <w:rStyle w:val="CommentReference"/>
        </w:rPr>
        <w:annotationRef/>
      </w:r>
      <w:r>
        <w:rPr>
          <w:rFonts w:ascii="Calibri" w:eastAsia="Calibri" w:hAnsi="Calibri" w:cs="Calibri"/>
          <w:color w:val="000000"/>
          <w:sz w:val="20"/>
          <w:szCs w:val="20"/>
          <w:lang w:eastAsia="en-CA"/>
        </w:rPr>
        <w:t>Categories A, B, C, D and X are relevant.</w:t>
      </w:r>
    </w:p>
  </w:comment>
  <w:comment w:id="15" w:author="Damen, J.A.A. (Anneke)" w:date="2022-09-16T14:11:00Z" w:initials="DJ(">
    <w:p w14:paraId="052E4902" w14:textId="77777777" w:rsidR="006D0396" w:rsidRDefault="006D0396" w:rsidP="00AC2182">
      <w:r>
        <w:rPr>
          <w:rStyle w:val="CommentReference"/>
        </w:rPr>
        <w:annotationRef/>
      </w:r>
      <w:r>
        <w:rPr>
          <w:rFonts w:ascii="Calibri" w:eastAsia="Calibri" w:hAnsi="Calibri" w:cs="Calibri"/>
          <w:color w:val="000000"/>
          <w:sz w:val="20"/>
          <w:szCs w:val="20"/>
          <w:lang w:eastAsia="en-CA"/>
        </w:rPr>
        <w:t xml:space="preserve">Mabel: We could use the FDA guidelines for groups according to the teratogenic potential. In that case we use the groups from the categorical and binary variables for this new classification. </w:t>
      </w:r>
      <w:hyperlink r:id="rId1" w:history="1">
        <w:r w:rsidRPr="00AC2182">
          <w:rPr>
            <w:rStyle w:val="Hyperlink"/>
            <w:rFonts w:ascii="Calibri" w:eastAsia="Calibri" w:hAnsi="Calibri" w:cs="Calibri"/>
            <w:sz w:val="20"/>
            <w:szCs w:val="20"/>
            <w:lang w:eastAsia="en-CA"/>
          </w:rPr>
          <w:t>https://www.fda.gov/consumers/free-publications-women/english-publications</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271F69" w15:done="1"/>
  <w15:commentEx w15:paraId="0D7BADCB" w15:paraIdParent="6E271F69" w15:done="1"/>
  <w15:commentEx w15:paraId="00D7AFC3" w15:done="1"/>
  <w15:commentEx w15:paraId="3F8346E3" w15:done="1"/>
  <w15:commentEx w15:paraId="69E625E9" w15:paraIdParent="3F8346E3" w15:done="1"/>
  <w15:commentEx w15:paraId="130A3F1A" w15:done="1"/>
  <w15:commentEx w15:paraId="6C6F4BD4" w15:paraIdParent="130A3F1A" w15:done="1"/>
  <w15:commentEx w15:paraId="74F4EF9D" w15:done="1"/>
  <w15:commentEx w15:paraId="7AB3DD5D" w15:paraIdParent="74F4EF9D" w15:done="1"/>
  <w15:commentEx w15:paraId="6519A59E" w15:done="1"/>
  <w15:commentEx w15:paraId="6B452535" w15:paraIdParent="6519A59E" w15:done="1"/>
  <w15:commentEx w15:paraId="737CE23C" w15:done="1"/>
  <w15:commentEx w15:paraId="1E2AB888" w15:paraIdParent="737CE23C" w15:done="1"/>
  <w15:commentEx w15:paraId="557C2D26" w15:done="1"/>
  <w15:commentEx w15:paraId="052E4902" w15:paraIdParent="557C2D2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E3EA" w16cex:dateUtc="2022-07-21T12:40:00Z"/>
  <w16cex:commentExtensible w16cex:durableId="26C9E689" w16cex:dateUtc="2022-09-12T15:10:00Z"/>
  <w16cex:commentExtensible w16cex:durableId="2683E9AA" w16cex:dateUtc="2022-07-21T13:05:00Z"/>
  <w16cex:commentExtensible w16cex:durableId="2683EA8C" w16cex:dateUtc="2022-07-21T13:09:00Z"/>
  <w16cex:commentExtensible w16cex:durableId="26C9EEB1" w16cex:dateUtc="2022-09-12T15:45:00Z"/>
  <w16cex:commentExtensible w16cex:durableId="2683EB10" w16cex:dateUtc="2022-07-21T13:11:00Z"/>
  <w16cex:commentExtensible w16cex:durableId="26C9EECA" w16cex:dateUtc="2022-09-12T15:45:00Z"/>
  <w16cex:commentExtensible w16cex:durableId="2683EC40" w16cex:dateUtc="2022-07-21T13:16:00Z"/>
  <w16cex:commentExtensible w16cex:durableId="26C9EEE3" w16cex:dateUtc="2022-09-12T15:46:00Z"/>
  <w16cex:commentExtensible w16cex:durableId="2683EDBC" w16cex:dateUtc="2022-07-21T13:22:00Z"/>
  <w16cex:commentExtensible w16cex:durableId="26CF0200" w16cex:dateUtc="2022-09-16T12:09:00Z"/>
  <w16cex:commentExtensible w16cex:durableId="2683F1AC" w16cex:dateUtc="2022-07-21T13:39:00Z"/>
  <w16cex:commentExtensible w16cex:durableId="26C9F10C" w16cex:dateUtc="2022-09-12T15:55:00Z"/>
  <w16cex:commentExtensible w16cex:durableId="26C9F0D6" w16cex:dateUtc="2022-09-12T15:54:00Z"/>
  <w16cex:commentExtensible w16cex:durableId="26CF0282" w16cex:dateUtc="2022-09-16T1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271F69" w16cid:durableId="2683E3EA"/>
  <w16cid:commentId w16cid:paraId="0D7BADCB" w16cid:durableId="26C9E689"/>
  <w16cid:commentId w16cid:paraId="00D7AFC3" w16cid:durableId="2683E9AA"/>
  <w16cid:commentId w16cid:paraId="3F8346E3" w16cid:durableId="2683EA8C"/>
  <w16cid:commentId w16cid:paraId="69E625E9" w16cid:durableId="26C9EEB1"/>
  <w16cid:commentId w16cid:paraId="130A3F1A" w16cid:durableId="2683EB10"/>
  <w16cid:commentId w16cid:paraId="6C6F4BD4" w16cid:durableId="26C9EECA"/>
  <w16cid:commentId w16cid:paraId="74F4EF9D" w16cid:durableId="2683EC40"/>
  <w16cid:commentId w16cid:paraId="7AB3DD5D" w16cid:durableId="26C9EEE3"/>
  <w16cid:commentId w16cid:paraId="6519A59E" w16cid:durableId="2683EDBC"/>
  <w16cid:commentId w16cid:paraId="6B452535" w16cid:durableId="26CF0200"/>
  <w16cid:commentId w16cid:paraId="737CE23C" w16cid:durableId="2683F1AC"/>
  <w16cid:commentId w16cid:paraId="1E2AB888" w16cid:durableId="26C9F10C"/>
  <w16cid:commentId w16cid:paraId="557C2D26" w16cid:durableId="26C9F0D6"/>
  <w16cid:commentId w16cid:paraId="052E4902" w16cid:durableId="26CF02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CE336AF"/>
    <w:multiLevelType w:val="hybridMultilevel"/>
    <w:tmpl w:val="AD308370"/>
    <w:lvl w:ilvl="0" w:tplc="F9F4D276">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6"/>
  </w:num>
  <w:num w:numId="4" w16cid:durableId="371226282">
    <w:abstractNumId w:val="1"/>
  </w:num>
  <w:num w:numId="5" w16cid:durableId="1160654059">
    <w:abstractNumId w:val="5"/>
  </w:num>
  <w:num w:numId="6" w16cid:durableId="635451640">
    <w:abstractNumId w:val="2"/>
  </w:num>
  <w:num w:numId="7" w16cid:durableId="9680059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31102"/>
    <w:rsid w:val="00032997"/>
    <w:rsid w:val="00035009"/>
    <w:rsid w:val="000462F0"/>
    <w:rsid w:val="00047311"/>
    <w:rsid w:val="00052513"/>
    <w:rsid w:val="0005389E"/>
    <w:rsid w:val="00054AE4"/>
    <w:rsid w:val="00056DA0"/>
    <w:rsid w:val="000604B3"/>
    <w:rsid w:val="00066677"/>
    <w:rsid w:val="00082020"/>
    <w:rsid w:val="00087DD4"/>
    <w:rsid w:val="0009160C"/>
    <w:rsid w:val="00094760"/>
    <w:rsid w:val="000B3EFC"/>
    <w:rsid w:val="000B6AB9"/>
    <w:rsid w:val="000C3146"/>
    <w:rsid w:val="000C5773"/>
    <w:rsid w:val="000D028B"/>
    <w:rsid w:val="000F1028"/>
    <w:rsid w:val="000F307D"/>
    <w:rsid w:val="00110638"/>
    <w:rsid w:val="00130611"/>
    <w:rsid w:val="00142068"/>
    <w:rsid w:val="00142E8A"/>
    <w:rsid w:val="00143BEE"/>
    <w:rsid w:val="0014600A"/>
    <w:rsid w:val="001566C0"/>
    <w:rsid w:val="00164D44"/>
    <w:rsid w:val="00174FB0"/>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21A78"/>
    <w:rsid w:val="00343B36"/>
    <w:rsid w:val="003564D0"/>
    <w:rsid w:val="003600C9"/>
    <w:rsid w:val="00364E59"/>
    <w:rsid w:val="00370203"/>
    <w:rsid w:val="003821C2"/>
    <w:rsid w:val="003A3AC9"/>
    <w:rsid w:val="003C2811"/>
    <w:rsid w:val="003C69B1"/>
    <w:rsid w:val="003D0612"/>
    <w:rsid w:val="003D20CD"/>
    <w:rsid w:val="003E4C3D"/>
    <w:rsid w:val="003F6773"/>
    <w:rsid w:val="00400B8D"/>
    <w:rsid w:val="00402BEA"/>
    <w:rsid w:val="00411B72"/>
    <w:rsid w:val="004221C5"/>
    <w:rsid w:val="00424E2A"/>
    <w:rsid w:val="00433F3C"/>
    <w:rsid w:val="004566A1"/>
    <w:rsid w:val="004566DE"/>
    <w:rsid w:val="0046242A"/>
    <w:rsid w:val="0046472E"/>
    <w:rsid w:val="00480779"/>
    <w:rsid w:val="00481D56"/>
    <w:rsid w:val="00487AC5"/>
    <w:rsid w:val="00487C2F"/>
    <w:rsid w:val="00494C1A"/>
    <w:rsid w:val="00495F13"/>
    <w:rsid w:val="004E0D58"/>
    <w:rsid w:val="004E36B8"/>
    <w:rsid w:val="004F2206"/>
    <w:rsid w:val="0050403C"/>
    <w:rsid w:val="00510066"/>
    <w:rsid w:val="00514AC6"/>
    <w:rsid w:val="0054497A"/>
    <w:rsid w:val="005573AE"/>
    <w:rsid w:val="00560138"/>
    <w:rsid w:val="00567EC3"/>
    <w:rsid w:val="00576D13"/>
    <w:rsid w:val="00580317"/>
    <w:rsid w:val="00580AB7"/>
    <w:rsid w:val="00585C2A"/>
    <w:rsid w:val="00586164"/>
    <w:rsid w:val="005A0C7A"/>
    <w:rsid w:val="005A483D"/>
    <w:rsid w:val="005B4708"/>
    <w:rsid w:val="005D75C5"/>
    <w:rsid w:val="005E49F5"/>
    <w:rsid w:val="00607795"/>
    <w:rsid w:val="00611F03"/>
    <w:rsid w:val="006241D7"/>
    <w:rsid w:val="0062671E"/>
    <w:rsid w:val="00637E56"/>
    <w:rsid w:val="00653032"/>
    <w:rsid w:val="00661A18"/>
    <w:rsid w:val="00670FD7"/>
    <w:rsid w:val="00673740"/>
    <w:rsid w:val="006777D4"/>
    <w:rsid w:val="006A7D53"/>
    <w:rsid w:val="006B4AB0"/>
    <w:rsid w:val="006D0396"/>
    <w:rsid w:val="006D1123"/>
    <w:rsid w:val="006E5090"/>
    <w:rsid w:val="006E517A"/>
    <w:rsid w:val="00711F55"/>
    <w:rsid w:val="007126DA"/>
    <w:rsid w:val="007265F9"/>
    <w:rsid w:val="00731BBE"/>
    <w:rsid w:val="00734212"/>
    <w:rsid w:val="007360D2"/>
    <w:rsid w:val="0074076B"/>
    <w:rsid w:val="00747E3A"/>
    <w:rsid w:val="00757151"/>
    <w:rsid w:val="00770FE0"/>
    <w:rsid w:val="00774E70"/>
    <w:rsid w:val="0078657C"/>
    <w:rsid w:val="007A78B0"/>
    <w:rsid w:val="007B5A7E"/>
    <w:rsid w:val="007B6182"/>
    <w:rsid w:val="007D001E"/>
    <w:rsid w:val="007D72F9"/>
    <w:rsid w:val="007E3C6E"/>
    <w:rsid w:val="007F61ED"/>
    <w:rsid w:val="007F6707"/>
    <w:rsid w:val="00800BFC"/>
    <w:rsid w:val="00805361"/>
    <w:rsid w:val="008161DD"/>
    <w:rsid w:val="008405A8"/>
    <w:rsid w:val="00845735"/>
    <w:rsid w:val="00850EA9"/>
    <w:rsid w:val="00857967"/>
    <w:rsid w:val="00874473"/>
    <w:rsid w:val="00877AC8"/>
    <w:rsid w:val="00881497"/>
    <w:rsid w:val="00884B32"/>
    <w:rsid w:val="0089352A"/>
    <w:rsid w:val="008A44E6"/>
    <w:rsid w:val="008A48A4"/>
    <w:rsid w:val="008B300E"/>
    <w:rsid w:val="008B3FCD"/>
    <w:rsid w:val="008D641B"/>
    <w:rsid w:val="008F2859"/>
    <w:rsid w:val="008F756B"/>
    <w:rsid w:val="0090493F"/>
    <w:rsid w:val="00905CE4"/>
    <w:rsid w:val="00907623"/>
    <w:rsid w:val="009218EF"/>
    <w:rsid w:val="00932869"/>
    <w:rsid w:val="009344CF"/>
    <w:rsid w:val="009509F6"/>
    <w:rsid w:val="00953D5E"/>
    <w:rsid w:val="00960570"/>
    <w:rsid w:val="00961F33"/>
    <w:rsid w:val="009673C2"/>
    <w:rsid w:val="00975057"/>
    <w:rsid w:val="00994E44"/>
    <w:rsid w:val="009955AA"/>
    <w:rsid w:val="00997798"/>
    <w:rsid w:val="009C571D"/>
    <w:rsid w:val="009D2652"/>
    <w:rsid w:val="009D485B"/>
    <w:rsid w:val="009E1C72"/>
    <w:rsid w:val="009F3DF8"/>
    <w:rsid w:val="00A1449C"/>
    <w:rsid w:val="00A14CE9"/>
    <w:rsid w:val="00A2685A"/>
    <w:rsid w:val="00A26A83"/>
    <w:rsid w:val="00A37AEF"/>
    <w:rsid w:val="00A445BE"/>
    <w:rsid w:val="00A4683F"/>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1649"/>
    <w:rsid w:val="00AF4992"/>
    <w:rsid w:val="00B10734"/>
    <w:rsid w:val="00B228BB"/>
    <w:rsid w:val="00B47196"/>
    <w:rsid w:val="00B52262"/>
    <w:rsid w:val="00B61C8C"/>
    <w:rsid w:val="00B65F3E"/>
    <w:rsid w:val="00B778FA"/>
    <w:rsid w:val="00BA17CD"/>
    <w:rsid w:val="00BB6AA1"/>
    <w:rsid w:val="00BC62A4"/>
    <w:rsid w:val="00BD587E"/>
    <w:rsid w:val="00BD5F0F"/>
    <w:rsid w:val="00BF18C4"/>
    <w:rsid w:val="00BF21B8"/>
    <w:rsid w:val="00BF34ED"/>
    <w:rsid w:val="00C03BB0"/>
    <w:rsid w:val="00C06448"/>
    <w:rsid w:val="00C1731F"/>
    <w:rsid w:val="00C239D6"/>
    <w:rsid w:val="00C3166F"/>
    <w:rsid w:val="00C32AF6"/>
    <w:rsid w:val="00C47E9F"/>
    <w:rsid w:val="00C57B56"/>
    <w:rsid w:val="00C60DAA"/>
    <w:rsid w:val="00C619CA"/>
    <w:rsid w:val="00C71495"/>
    <w:rsid w:val="00C76F65"/>
    <w:rsid w:val="00C77B68"/>
    <w:rsid w:val="00C846EF"/>
    <w:rsid w:val="00C948A0"/>
    <w:rsid w:val="00CA0631"/>
    <w:rsid w:val="00CB2214"/>
    <w:rsid w:val="00CC07DD"/>
    <w:rsid w:val="00CE0991"/>
    <w:rsid w:val="00CE2404"/>
    <w:rsid w:val="00CE67C0"/>
    <w:rsid w:val="00CF2263"/>
    <w:rsid w:val="00CF3DB6"/>
    <w:rsid w:val="00CF5702"/>
    <w:rsid w:val="00D05B4C"/>
    <w:rsid w:val="00D25DC2"/>
    <w:rsid w:val="00D454D5"/>
    <w:rsid w:val="00D47F29"/>
    <w:rsid w:val="00D603A1"/>
    <w:rsid w:val="00D6729A"/>
    <w:rsid w:val="00D73994"/>
    <w:rsid w:val="00D740B8"/>
    <w:rsid w:val="00D919A1"/>
    <w:rsid w:val="00D91CE0"/>
    <w:rsid w:val="00D935C5"/>
    <w:rsid w:val="00D964D8"/>
    <w:rsid w:val="00DA2CC8"/>
    <w:rsid w:val="00DA2DB4"/>
    <w:rsid w:val="00DA7FB8"/>
    <w:rsid w:val="00DC2919"/>
    <w:rsid w:val="00DD2F5A"/>
    <w:rsid w:val="00DD564E"/>
    <w:rsid w:val="00DE4FA2"/>
    <w:rsid w:val="00DF5B7B"/>
    <w:rsid w:val="00DF6DD0"/>
    <w:rsid w:val="00E01999"/>
    <w:rsid w:val="00E02259"/>
    <w:rsid w:val="00E14894"/>
    <w:rsid w:val="00E2336E"/>
    <w:rsid w:val="00E33394"/>
    <w:rsid w:val="00E4270A"/>
    <w:rsid w:val="00E433BE"/>
    <w:rsid w:val="00E62475"/>
    <w:rsid w:val="00E62BF5"/>
    <w:rsid w:val="00E66E18"/>
    <w:rsid w:val="00E70362"/>
    <w:rsid w:val="00E71585"/>
    <w:rsid w:val="00E80C32"/>
    <w:rsid w:val="00E871D4"/>
    <w:rsid w:val="00E87A8A"/>
    <w:rsid w:val="00E91FEB"/>
    <w:rsid w:val="00E93A93"/>
    <w:rsid w:val="00EB11CE"/>
    <w:rsid w:val="00EB23F6"/>
    <w:rsid w:val="00EB257E"/>
    <w:rsid w:val="00EC3CF0"/>
    <w:rsid w:val="00ED1DB6"/>
    <w:rsid w:val="00ED4E1D"/>
    <w:rsid w:val="00EE6453"/>
    <w:rsid w:val="00EF0F2E"/>
    <w:rsid w:val="00F00971"/>
    <w:rsid w:val="00F00AD7"/>
    <w:rsid w:val="00F042DD"/>
    <w:rsid w:val="00F11317"/>
    <w:rsid w:val="00F21DA6"/>
    <w:rsid w:val="00F302D1"/>
    <w:rsid w:val="00F317E3"/>
    <w:rsid w:val="00F33F63"/>
    <w:rsid w:val="00F362EC"/>
    <w:rsid w:val="00F43C45"/>
    <w:rsid w:val="00F56EFF"/>
    <w:rsid w:val="00F807CF"/>
    <w:rsid w:val="00F90220"/>
    <w:rsid w:val="00F915B2"/>
    <w:rsid w:val="00F9248E"/>
    <w:rsid w:val="00F962DC"/>
    <w:rsid w:val="00FC509F"/>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 w:type="character" w:styleId="Hyperlink">
    <w:name w:val="Hyperlink"/>
    <w:basedOn w:val="DefaultParagraphFont"/>
    <w:uiPriority w:val="99"/>
    <w:unhideWhenUsed/>
    <w:rsid w:val="0046472E"/>
    <w:rPr>
      <w:color w:val="0563C1" w:themeColor="hyperlink"/>
      <w:u w:val="single"/>
    </w:rPr>
  </w:style>
  <w:style w:type="character" w:styleId="UnresolvedMention">
    <w:name w:val="Unresolved Mention"/>
    <w:basedOn w:val="DefaultParagraphFont"/>
    <w:uiPriority w:val="99"/>
    <w:semiHidden/>
    <w:unhideWhenUsed/>
    <w:rsid w:val="00464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89931510">
      <w:bodyDiv w:val="1"/>
      <w:marLeft w:val="0"/>
      <w:marRight w:val="0"/>
      <w:marTop w:val="0"/>
      <w:marBottom w:val="0"/>
      <w:divBdr>
        <w:top w:val="none" w:sz="0" w:space="0" w:color="auto"/>
        <w:left w:val="none" w:sz="0" w:space="0" w:color="auto"/>
        <w:bottom w:val="none" w:sz="0" w:space="0" w:color="auto"/>
        <w:right w:val="none" w:sz="0" w:space="0" w:color="auto"/>
      </w:divBdr>
    </w:div>
    <w:div w:id="138691456">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1953172548">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da.gov/consumers/free-publications-women/english-publication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1</Pages>
  <Words>3730</Words>
  <Characters>21262</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G. (Anneke)</cp:lastModifiedBy>
  <cp:revision>4</cp:revision>
  <dcterms:created xsi:type="dcterms:W3CDTF">2022-09-27T07:17:00Z</dcterms:created>
  <dcterms:modified xsi:type="dcterms:W3CDTF">2022-09-27T11:28:00Z</dcterms:modified>
</cp:coreProperties>
</file>